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F46C2D">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F46C2D">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F46C2D">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F46C2D">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F46C2D">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F46C2D">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F46C2D">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F46C2D">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F46C2D">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F46C2D">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F46C2D">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F46C2D">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F46C2D">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F46C2D">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F46C2D">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F46C2D">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F46C2D">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F46C2D">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F46C2D">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55CBE1F6"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F778B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mendeley":{"formattedCitation":"(ALIZADEH et al., 2011; Columbia and Division, 2013)","plainTextFormattedCitation":"(ALIZADEH et al., 2011; Columbia and Division, 2013)","previouslyFormattedCitation":"(ALIZADEH et al., 2011; Columbia and Division, 2013)"},"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D12807" w:rsidRPr="00D12807">
        <w:rPr>
          <w:rFonts w:ascii="Times New Roman" w:eastAsia="Times New Roman" w:hAnsi="Times New Roman" w:cs="Times New Roman"/>
          <w:noProof/>
          <w:sz w:val="24"/>
          <w:szCs w:val="24"/>
        </w:rPr>
        <w:t>(ALIZADEH et al., 2011; Columbia and Division, 2013)</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 xml:space="preserve">To find out the effect of seeding rate on different growth parameters of the seedlings in modified </w:t>
      </w:r>
      <w:proofErr w:type="spellStart"/>
      <w:r w:rsidRPr="00685E2F">
        <w:rPr>
          <w:rFonts w:ascii="Times New Roman" w:hAnsi="Times New Roman" w:cs="Times New Roman"/>
          <w:sz w:val="24"/>
          <w:szCs w:val="24"/>
        </w:rPr>
        <w:t>dapog</w:t>
      </w:r>
      <w:proofErr w:type="spellEnd"/>
      <w:r w:rsidRPr="00685E2F">
        <w:rPr>
          <w:rFonts w:ascii="Times New Roman" w:hAnsi="Times New Roman" w:cs="Times New Roman"/>
          <w:sz w:val="24"/>
          <w:szCs w:val="24"/>
        </w:rPr>
        <w:t xml:space="preserve">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7"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7"/>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69EA7BC3" w:rsidR="00E93DF6" w:rsidRDefault="00E93DF6"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1F54308" w14:textId="29195057" w:rsidR="00E93DF6" w:rsidRDefault="00E93DF6" w:rsidP="00CD19C4"/>
    <w:p w14:paraId="4B2BE98E" w14:textId="6EABBF28" w:rsidR="00E93DF6" w:rsidRDefault="00E93DF6" w:rsidP="00CD19C4"/>
    <w:p w14:paraId="4DD141D0" w14:textId="6FD6B222" w:rsidR="00E93DF6" w:rsidRDefault="00E93DF6" w:rsidP="00CD19C4"/>
    <w:p w14:paraId="1A7CBFEF" w14:textId="3EDBF7C9" w:rsidR="00E93DF6" w:rsidRDefault="00E93DF6" w:rsidP="00CD19C4"/>
    <w:p w14:paraId="17BDAA32" w14:textId="51BDC6CA" w:rsidR="00E93DF6" w:rsidRDefault="008D133D" w:rsidP="00CD19C4">
      <w:pPr>
        <w:rPr>
          <w:rFonts w:ascii="Times New Roman" w:hAnsi="Times New Roman" w:cs="Times New Roman"/>
          <w:b/>
          <w:sz w:val="24"/>
          <w:szCs w:val="24"/>
        </w:rPr>
      </w:pPr>
      <w:r w:rsidRPr="00CD19C4">
        <w:rPr>
          <w:rFonts w:ascii="Times New Roman" w:hAnsi="Times New Roman" w:cs="Times New Roman"/>
          <w:b/>
          <w:sz w:val="24"/>
          <w:szCs w:val="24"/>
        </w:rPr>
        <w:lastRenderedPageBreak/>
        <w:t>Rice cultivation in</w:t>
      </w:r>
      <w:r>
        <w:rPr>
          <w:rFonts w:ascii="Times New Roman" w:hAnsi="Times New Roman" w:cs="Times New Roman"/>
          <w:b/>
          <w:sz w:val="24"/>
          <w:szCs w:val="24"/>
        </w:rPr>
        <w:t xml:space="preserve"> the world</w:t>
      </w:r>
    </w:p>
    <w:p w14:paraId="788012D7" w14:textId="737C65C4" w:rsidR="008D133D" w:rsidRDefault="006E5B3D" w:rsidP="00CD19C4">
      <w:r w:rsidRPr="006E5B3D">
        <w:t>The task of producing the additional rice to meet the expected demands of the year 2025 poses a major challenge. The danger is that stability in rice production is linked to social and political stability of the countries in the Asia-Pacific Region (Hossain, 1996). The scope of area expansion in some countries is offset by the reduction in rice lands in major rice producing countries. So</w:t>
      </w:r>
    </w:p>
    <w:p w14:paraId="7338D4B6" w14:textId="294C6456" w:rsidR="00E93DF6" w:rsidRDefault="00097298" w:rsidP="00CD19C4">
      <w:r w:rsidRPr="00097298">
        <w:t>The question turns more problematic when we think that production increases have to be realized annually using less land, less people, less water and less pesticides. T</w:t>
      </w:r>
    </w:p>
    <w:p w14:paraId="080522C9" w14:textId="5D997ED8" w:rsidR="00E93DF6" w:rsidRDefault="00A12887" w:rsidP="00CD19C4">
      <w:r w:rsidRPr="00A12887">
        <w:t>The research scientists should understand well the farmers’ constraints to high rice productivity and provide them with appropriate technological packages for specific locations to bridge the gap under participatory approaches (IRRI, 1998; Price and Balasubramanian, 1998). The extension service should ensure that farmers use correctly and systematically recommended technological packages (ICMPs) in the rice fields, through effective training and demonstrations. For</w:t>
      </w:r>
    </w:p>
    <w:p w14:paraId="4999EEB2" w14:textId="2DC91597" w:rsidR="00E93DF6" w:rsidRPr="00A12887" w:rsidRDefault="00A12887" w:rsidP="00CD19C4">
      <w:pPr>
        <w:rPr>
          <w:color w:val="FF0000"/>
        </w:rPr>
      </w:pPr>
      <w:r w:rsidRPr="00A12887">
        <w:rPr>
          <w:color w:val="FF0000"/>
        </w:rPr>
        <w:t>Bridging the rice yield gap in the Asia-Pacific Region</w:t>
      </w:r>
    </w:p>
    <w:p w14:paraId="57678D3B" w14:textId="1F6E4C50" w:rsidR="00E93DF6" w:rsidRDefault="00027762" w:rsidP="00CD19C4">
      <w:r w:rsidRPr="00027762">
        <w:t>Crops can be established using dry seed, pre‐germinated seed and seedlings. The most suitable planting technique depends on locality, soil type, and crop ecosystem. Crops can be direct seeded by hand broadcast, dibbling, line sowing or drilled using a machine in both wet and dry soil. Transplanted crops can be established manually, either in rows or randomly, or by machine. Direct seeded crops tend to mature faster than transplanted crops but often face more competition from weeds.</w:t>
      </w:r>
    </w:p>
    <w:p w14:paraId="1644EEC7" w14:textId="77777777" w:rsidR="00027762" w:rsidRPr="00027762" w:rsidRDefault="00027762" w:rsidP="00027762">
      <w:pPr>
        <w:spacing w:line="360" w:lineRule="auto"/>
        <w:rPr>
          <w:rFonts w:ascii="Times New Roman" w:hAnsi="Times New Roman" w:cs="Times New Roman"/>
          <w:color w:val="FF0000"/>
          <w:sz w:val="24"/>
          <w:szCs w:val="24"/>
        </w:rPr>
      </w:pPr>
      <w:r w:rsidRPr="00027762">
        <w:rPr>
          <w:color w:val="FF0000"/>
        </w:rPr>
        <w:t>Rice Production Manual</w:t>
      </w:r>
    </w:p>
    <w:p w14:paraId="7400CA6E" w14:textId="5D62D924" w:rsidR="00E93DF6" w:rsidRDefault="00E93DF6" w:rsidP="00CD19C4"/>
    <w:p w14:paraId="34312B98" w14:textId="5D62472D" w:rsidR="00E93DF6" w:rsidRDefault="00E93DF6" w:rsidP="00CD19C4"/>
    <w:p w14:paraId="1E5164D6" w14:textId="33963744" w:rsidR="00E93DF6" w:rsidRDefault="00E93DF6" w:rsidP="00CD19C4"/>
    <w:p w14:paraId="24D2F728" w14:textId="4C609000" w:rsidR="00E93DF6" w:rsidRDefault="00E93DF6" w:rsidP="00CD19C4"/>
    <w:p w14:paraId="2F811B01" w14:textId="06F5C863" w:rsidR="00E93DF6" w:rsidRDefault="00E93DF6" w:rsidP="00CD19C4"/>
    <w:p w14:paraId="1E153B55" w14:textId="2F91FCA7" w:rsidR="00E93DF6" w:rsidRDefault="00E93DF6" w:rsidP="00CD19C4"/>
    <w:p w14:paraId="0E96652B" w14:textId="3AB3D593" w:rsidR="00E93DF6" w:rsidRDefault="00E93DF6" w:rsidP="00CD19C4"/>
    <w:p w14:paraId="20152FA9" w14:textId="67D23644" w:rsidR="00E93DF6" w:rsidRDefault="00E93DF6" w:rsidP="00CD19C4"/>
    <w:p w14:paraId="0678C0AC" w14:textId="61844486" w:rsidR="00E93DF6" w:rsidRDefault="00E93DF6" w:rsidP="00CD19C4"/>
    <w:p w14:paraId="2A45B1CE" w14:textId="4EC2FF9B" w:rsidR="00E93DF6" w:rsidRDefault="00E93DF6" w:rsidP="00CD19C4"/>
    <w:p w14:paraId="29D4B9FF" w14:textId="60F0398F" w:rsidR="00E93DF6" w:rsidRDefault="00E93DF6" w:rsidP="00CD19C4"/>
    <w:p w14:paraId="7ADD1F8D" w14:textId="1010670D" w:rsidR="00E93DF6" w:rsidRDefault="00E93DF6" w:rsidP="00CD19C4"/>
    <w:p w14:paraId="604E16E4" w14:textId="2ED1195F" w:rsidR="00E93DF6" w:rsidRDefault="00E93DF6" w:rsidP="00CD19C4"/>
    <w:p w14:paraId="26C7249C" w14:textId="40D43902" w:rsidR="00E93DF6" w:rsidRDefault="00E93DF6" w:rsidP="00CD19C4"/>
    <w:p w14:paraId="289BCE61" w14:textId="7C49321B" w:rsidR="00E93DF6" w:rsidRDefault="00E93DF6" w:rsidP="00CD19C4"/>
    <w:p w14:paraId="1F1431F8" w14:textId="64CDA9D1" w:rsidR="00E93DF6" w:rsidRDefault="00E93DF6" w:rsidP="00CD19C4"/>
    <w:p w14:paraId="40F8B601" w14:textId="206B209A" w:rsidR="00E93DF6" w:rsidRDefault="00E93DF6" w:rsidP="00CD19C4"/>
    <w:p w14:paraId="48CE7E6C" w14:textId="34D4E434" w:rsidR="00E93DF6" w:rsidRDefault="00E93DF6" w:rsidP="00CD19C4"/>
    <w:p w14:paraId="6643791A" w14:textId="4589CEF5" w:rsidR="00E93DF6" w:rsidRDefault="00E93DF6" w:rsidP="00CD19C4"/>
    <w:p w14:paraId="52D57827" w14:textId="626F4044" w:rsidR="00E93DF6" w:rsidRDefault="00E93DF6" w:rsidP="00CD19C4"/>
    <w:p w14:paraId="61015136" w14:textId="0A955CA9" w:rsidR="00E93DF6" w:rsidRDefault="00E93DF6" w:rsidP="00CD19C4"/>
    <w:p w14:paraId="1F108348" w14:textId="57892A5C" w:rsidR="00E93DF6" w:rsidRDefault="00E93DF6" w:rsidP="00CD19C4"/>
    <w:p w14:paraId="442AF705" w14:textId="77777777" w:rsidR="00E93DF6" w:rsidRDefault="00E93DF6" w:rsidP="00CD19C4"/>
    <w:p w14:paraId="03CF0C6D" w14:textId="391C5BC8" w:rsidR="00CD19C4" w:rsidRDefault="00CD19C4" w:rsidP="00CD19C4"/>
    <w:p w14:paraId="0FF9EB9D" w14:textId="21EEFABD" w:rsidR="00CD19C4" w:rsidRDefault="00CD19C4" w:rsidP="00CD19C4">
      <w:pPr>
        <w:pStyle w:val="Heading2"/>
      </w:pPr>
      <w:bookmarkStart w:id="8"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8"/>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4DBDD173" w14:textId="0619011F" w:rsidR="00B233DC" w:rsidRDefault="00B233DC" w:rsidP="00B646B0">
      <w:pPr>
        <w:spacing w:line="360" w:lineRule="auto"/>
        <w:rPr>
          <w:rFonts w:ascii="Times New Roman" w:hAnsi="Times New Roman" w:cs="Times New Roman"/>
          <w:sz w:val="24"/>
          <w:szCs w:val="24"/>
        </w:rPr>
      </w:pPr>
    </w:p>
    <w:p w14:paraId="084CBBA9" w14:textId="02C7FB1F" w:rsidR="00B233DC" w:rsidRDefault="00B233DC" w:rsidP="00B646B0">
      <w:pPr>
        <w:spacing w:line="360" w:lineRule="auto"/>
        <w:rPr>
          <w:rFonts w:ascii="Times New Roman" w:hAnsi="Times New Roman" w:cs="Times New Roman"/>
          <w:sz w:val="24"/>
          <w:szCs w:val="24"/>
        </w:rPr>
      </w:pPr>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lastRenderedPageBreak/>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t>2.4 Constrains with Rice Cultivation in Sri Lanka</w:t>
      </w:r>
      <w:bookmarkEnd w:id="9"/>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lastRenderedPageBreak/>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w:t>
      </w:r>
      <w:r w:rsidRPr="00182F56">
        <w:rPr>
          <w:color w:val="00B0F0"/>
        </w:rPr>
        <w:lastRenderedPageBreak/>
        <w:t xml:space="preserve">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improper fixation of nursery plants in the soil, a higher percentage of </w:t>
      </w:r>
      <w:r>
        <w:lastRenderedPageBreak/>
        <w:t>missing plantation and un-even transplantation in paddy fields, i.e. dense and thin planted patches in the field.</w:t>
      </w:r>
      <w:r w:rsidR="007D23A8">
        <w:t xml:space="preserve"> </w:t>
      </w:r>
      <w:r w:rsidR="007D23A8" w:rsidRPr="007D23A8">
        <w:rPr>
          <w:color w:val="FF0000"/>
        </w:rPr>
        <w:t xml:space="preserve">Diffusion Possibilities of Mechanical Rice </w:t>
      </w:r>
      <w:proofErr w:type="spellStart"/>
      <w:r w:rsidR="007D23A8" w:rsidRPr="007D23A8">
        <w:rPr>
          <w:color w:val="FF0000"/>
        </w:rPr>
        <w:t>Transplanters</w:t>
      </w:r>
      <w:proofErr w:type="spellEnd"/>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5B620EA5" w:rsidR="000C45A5" w:rsidRDefault="000C45A5" w:rsidP="00EB1651"/>
    <w:p w14:paraId="5BD8A5F5" w14:textId="216395ED" w:rsidR="000C45A5" w:rsidRDefault="000C45A5" w:rsidP="00EB1651"/>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5AA9DBD0" w14:textId="416297C6" w:rsidR="00A81059" w:rsidRDefault="00A81059" w:rsidP="00EB1651"/>
    <w:p w14:paraId="7E655F44" w14:textId="1204B9D4" w:rsidR="00A81059" w:rsidRDefault="00A81059" w:rsidP="00EB1651"/>
    <w:p w14:paraId="5A59B2E3" w14:textId="3E308322" w:rsidR="00A81059" w:rsidRDefault="00A81059" w:rsidP="00EB1651"/>
    <w:p w14:paraId="662392EE" w14:textId="7DC89DA8" w:rsidR="00A81059" w:rsidRDefault="00A81059" w:rsidP="00EB1651"/>
    <w:p w14:paraId="14553723" w14:textId="2430EBFE" w:rsidR="00A81059" w:rsidRDefault="00A81059" w:rsidP="00EB1651"/>
    <w:p w14:paraId="03DA448C" w14:textId="67845718" w:rsidR="00A81059" w:rsidRDefault="00A81059" w:rsidP="00EB1651"/>
    <w:p w14:paraId="5B0E2250" w14:textId="484734CC" w:rsidR="00A81059" w:rsidRDefault="00A81059" w:rsidP="00EB1651"/>
    <w:p w14:paraId="6EC158DD" w14:textId="0A7AFF90" w:rsidR="00A81059" w:rsidRDefault="00A81059" w:rsidP="00EB1651"/>
    <w:p w14:paraId="2BAAF2BB" w14:textId="0638FE59" w:rsidR="00A81059" w:rsidRDefault="00A81059" w:rsidP="00EB1651"/>
    <w:p w14:paraId="538255DF" w14:textId="4A253167" w:rsidR="003C15B6" w:rsidRDefault="003C15B6" w:rsidP="00EB1651"/>
    <w:p w14:paraId="0FE523E6" w14:textId="649EDC1C" w:rsidR="003C15B6" w:rsidRDefault="003C15B6" w:rsidP="00EB1651"/>
    <w:p w14:paraId="3D6F08CC" w14:textId="67B13FCA" w:rsidR="003C15B6" w:rsidRDefault="003C15B6" w:rsidP="00EB1651"/>
    <w:p w14:paraId="15E925BE" w14:textId="2C599914" w:rsidR="003C15B6" w:rsidRDefault="003C15B6" w:rsidP="00EB1651"/>
    <w:p w14:paraId="045270CE" w14:textId="69BE4ED3" w:rsidR="003C15B6" w:rsidRDefault="003C15B6" w:rsidP="00EB1651"/>
    <w:p w14:paraId="44E2D323" w14:textId="4CCAC16D" w:rsidR="003C15B6" w:rsidRDefault="003C15B6" w:rsidP="00EB1651"/>
    <w:p w14:paraId="196B5907" w14:textId="77777777" w:rsidR="003C15B6" w:rsidRDefault="003C15B6" w:rsidP="00EB1651"/>
    <w:p w14:paraId="1546C5CE" w14:textId="571F1D04" w:rsidR="00543295" w:rsidRDefault="00543295" w:rsidP="00EB1651"/>
    <w:p w14:paraId="5FA91099" w14:textId="73EE97DE" w:rsidR="00543295" w:rsidRDefault="00543295"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219AC57D" w14:textId="376E9D03" w:rsidR="00675DDC" w:rsidRPr="000C45A5" w:rsidRDefault="00CD19C4" w:rsidP="009961C4">
      <w:pPr>
        <w:pStyle w:val="Heading2"/>
        <w:rPr>
          <w:rFonts w:ascii="Times New Roman" w:hAnsi="Times New Roman" w:cs="Times New Roman"/>
          <w:b/>
          <w:color w:val="auto"/>
          <w:sz w:val="40"/>
          <w:szCs w:val="40"/>
        </w:rPr>
      </w:pPr>
      <w:bookmarkStart w:id="10" w:name="_Toc529958337"/>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4</w:t>
      </w:r>
      <w:r w:rsidRPr="000C45A5">
        <w:rPr>
          <w:rFonts w:ascii="Times New Roman" w:hAnsi="Times New Roman" w:cs="Times New Roman"/>
          <w:b/>
          <w:color w:val="auto"/>
          <w:sz w:val="40"/>
          <w:szCs w:val="40"/>
        </w:rPr>
        <w:t xml:space="preserve"> Direct seeding of Rice</w:t>
      </w:r>
      <w:bookmarkEnd w:id="10"/>
    </w:p>
    <w:p w14:paraId="298A400D" w14:textId="37C802E6" w:rsidR="00EB1651" w:rsidRDefault="00EB1651" w:rsidP="00EB1651"/>
    <w:p w14:paraId="0F23F2AC" w14:textId="2AA7F9BD" w:rsidR="00EB1651" w:rsidRDefault="00EB1651" w:rsidP="00EB1651"/>
    <w:p w14:paraId="09247F43" w14:textId="3C20CFC3" w:rsidR="00EB1651" w:rsidRDefault="00C257E4" w:rsidP="00C257E4">
      <w:r>
        <w:t>At present, rice cultivation is as direct seeded in America, Western Europe such as Italy and French, Russia, Japan, Cuba, India, Korea, and the Philippines and in some parts of Iran, due to high technology, high labor cost and shortage of skilled labor (Akhgari,2004).</w:t>
      </w:r>
    </w:p>
    <w:p w14:paraId="72121A70" w14:textId="77777777" w:rsidR="00284E3D" w:rsidRPr="00C257E4" w:rsidRDefault="00284E3D" w:rsidP="00284E3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F163090" w14:textId="431BC80E" w:rsidR="00EB1651" w:rsidRDefault="00A70D92" w:rsidP="00EB1651">
      <w:r w:rsidRPr="00A70D92">
        <w:t>The area under direct-seeded rice has been increasing as farmers in Asia seek higher productivity and profitability to offset increasing costs and scarcity of farm labor.</w:t>
      </w:r>
    </w:p>
    <w:p w14:paraId="1BD68905" w14:textId="1F6CF7C7" w:rsidR="00FB2836" w:rsidRDefault="00FB2836" w:rsidP="00EB1651">
      <w:r w:rsidRPr="00FB2836">
        <w:t>Rice is direct-seeded by essentially two methods (dry and wet seeding) based on the physical condition of the seedbed and seed (pregerminated or dry). Dry seeding is practiced in rainfed lowland, upland, and flood-prone areas. Wet seeding is a common practice in irrigated areas, and it is further subdivided into aerobic wet seeding, anaerobic wet seeding, and water seeding, based on the level of oxygen in the vicinity of the germinating seed or the depth of flood- water at seeding. Seeds</w:t>
      </w:r>
    </w:p>
    <w:p w14:paraId="326A547A" w14:textId="3437953A" w:rsidR="00FB2836" w:rsidRDefault="00FB2836" w:rsidP="00EB1651"/>
    <w:p w14:paraId="5364A1CB" w14:textId="727B095D" w:rsidR="00FB2836" w:rsidRDefault="00FB2836" w:rsidP="00EB1651">
      <w:r w:rsidRPr="00FB2836">
        <w:t xml:space="preserve">Direct seeding offers such advantages as faster and easier plant- </w:t>
      </w:r>
      <w:proofErr w:type="spellStart"/>
      <w:r w:rsidRPr="00FB2836">
        <w:t>ing</w:t>
      </w:r>
      <w:proofErr w:type="spellEnd"/>
      <w:r w:rsidRPr="00FB2836">
        <w:t xml:space="preserve">, reduced labor and less drudgery, earlier crop maturity by 7–10 d, more efficient water use and higher tolerance of water deficit, less methane emission, and often higher profit in areas with an assured water supply. Although labor and its associated costs may be re- </w:t>
      </w:r>
      <w:proofErr w:type="spellStart"/>
      <w:r w:rsidRPr="00FB2836">
        <w:t>duced</w:t>
      </w:r>
      <w:proofErr w:type="spellEnd"/>
      <w:r w:rsidRPr="00FB2836">
        <w:t xml:space="preserve"> for crop establishment, other technologies are essential to overcome constraints imposed by direct seeding. For example, we should enhance the interaction of </w:t>
      </w:r>
      <w:r w:rsidRPr="00FB2836">
        <w:lastRenderedPageBreak/>
        <w:t xml:space="preserve">crop stand establishment, water management, and weed control in relation to crop lodging in both dry- and wet-seeded rice. Technology for land preparation, precision leveling, and prevention of crop lodging must be improved in wet direct-seeded rice. Similarly, management practices and control </w:t>
      </w:r>
      <w:proofErr w:type="spellStart"/>
      <w:r w:rsidRPr="00FB2836">
        <w:t>strat</w:t>
      </w:r>
      <w:proofErr w:type="spellEnd"/>
      <w:r w:rsidRPr="00FB2836">
        <w:t xml:space="preserve">- </w:t>
      </w:r>
      <w:proofErr w:type="spellStart"/>
      <w:r w:rsidRPr="00FB2836">
        <w:t>egies</w:t>
      </w:r>
      <w:proofErr w:type="spellEnd"/>
      <w:r w:rsidRPr="00FB2836">
        <w:t xml:space="preserve"> are currently lacking for several pests (rats, snails, birds, etc.) that damage surface-sown seeds and for problem weeds that com- </w:t>
      </w:r>
      <w:proofErr w:type="spellStart"/>
      <w:r w:rsidRPr="00FB2836">
        <w:t>pete</w:t>
      </w:r>
      <w:proofErr w:type="spellEnd"/>
      <w:r w:rsidRPr="00FB2836">
        <w:t xml:space="preserve"> with rice seedlings</w:t>
      </w:r>
    </w:p>
    <w:p w14:paraId="75231776" w14:textId="075DFDAA" w:rsidR="00FB2836" w:rsidRDefault="00FB2836" w:rsidP="00EB1651">
      <w:r w:rsidRPr="00FB2836">
        <w:t>Direct seeding is becoming an attractive alternative to transplanting (TPR) of rice. Asian rice farmers are shifting to direct seeding to reduce labor input, drudgery, and cultivation cost (De Datta 1986, De Datta and Flinn 1986). The increased availability of short-duration rice varieties and cost-efficient selective herbicides has encouraged farmers to try this new method of establishing rice</w:t>
      </w:r>
    </w:p>
    <w:p w14:paraId="0EE8C5A4" w14:textId="77777777" w:rsidR="00FB2836" w:rsidRDefault="00FB2836" w:rsidP="00FB2836">
      <w:r>
        <w:t>Dry seeding</w:t>
      </w:r>
    </w:p>
    <w:p w14:paraId="3BD92260" w14:textId="148A7D03" w:rsidR="00FB2836" w:rsidRDefault="00FB2836" w:rsidP="00FB2836">
      <w:r>
        <w:t>The broadcast sowing/row seeding/drilling/dibbling of dry rice seeds on dry (or moist) soil is called dry seeding.</w:t>
      </w:r>
    </w:p>
    <w:p w14:paraId="66A94542" w14:textId="77777777" w:rsidR="003475B3" w:rsidRDefault="003475B3" w:rsidP="003475B3">
      <w:r>
        <w:t>Water seeding</w:t>
      </w:r>
    </w:p>
    <w:p w14:paraId="1FEA99C2" w14:textId="06D2E586" w:rsidR="003475B3" w:rsidRDefault="003475B3" w:rsidP="003475B3">
      <w:r>
        <w:t>Pregerminated seeds are sown directly into water depths of 20–40 cm</w:t>
      </w:r>
    </w:p>
    <w:p w14:paraId="23450821" w14:textId="0267ABA1" w:rsidR="00FB2836" w:rsidRDefault="00FB2836" w:rsidP="00FB2836">
      <w:r w:rsidRPr="00FB2836">
        <w:t>Weed pressure is often two to three times higher in D-DSR than in transplanted crops.</w:t>
      </w:r>
    </w:p>
    <w:p w14:paraId="5E2FF3A3" w14:textId="19A43CA0" w:rsidR="00FB2836" w:rsidRDefault="00FB2836" w:rsidP="00FB2836">
      <w:r w:rsidRPr="00FB2836">
        <w:t>Compared with TPR, the outbreak of insect pests and diseases is more severe in W- DSR because of high plant density and the consequent cooler, more humid, and shadier microenvironment inside the canopy</w:t>
      </w:r>
    </w:p>
    <w:p w14:paraId="2C488636" w14:textId="092F2E54" w:rsidR="00EB1651" w:rsidRPr="00FB2836" w:rsidRDefault="00FB2836" w:rsidP="00EB1651">
      <w:pPr>
        <w:rPr>
          <w:color w:val="FF0000"/>
        </w:rPr>
      </w:pPr>
      <w:r w:rsidRPr="00FB2836">
        <w:rPr>
          <w:color w:val="FF0000"/>
        </w:rPr>
        <w:t xml:space="preserve">Direct </w:t>
      </w:r>
      <w:proofErr w:type="spellStart"/>
      <w:proofErr w:type="gramStart"/>
      <w:r w:rsidRPr="00FB2836">
        <w:rPr>
          <w:color w:val="FF0000"/>
        </w:rPr>
        <w:t>seeding:research</w:t>
      </w:r>
      <w:proofErr w:type="spellEnd"/>
      <w:proofErr w:type="gramEnd"/>
      <w:r w:rsidRPr="00FB2836">
        <w:rPr>
          <w:color w:val="FF0000"/>
        </w:rPr>
        <w:t xml:space="preserve"> issues and opportunities</w:t>
      </w:r>
    </w:p>
    <w:p w14:paraId="256A1682" w14:textId="77777777" w:rsidR="00B13339" w:rsidRDefault="00B13339" w:rsidP="00B13339">
      <w:r>
        <w:t xml:space="preserve">Traditionally, rice is transplanted, but consistent increase in </w:t>
      </w:r>
      <w:proofErr w:type="spellStart"/>
      <w:r>
        <w:t>labour</w:t>
      </w:r>
      <w:proofErr w:type="spellEnd"/>
      <w:r>
        <w:t xml:space="preserve"> cost</w:t>
      </w:r>
    </w:p>
    <w:p w14:paraId="71EE3B63" w14:textId="77777777" w:rsidR="00B13339" w:rsidRDefault="00B13339" w:rsidP="00B13339">
      <w:r>
        <w:t>in recent</w:t>
      </w:r>
    </w:p>
    <w:p w14:paraId="5B692DB7" w14:textId="77777777" w:rsidR="00B13339" w:rsidRDefault="00B13339" w:rsidP="00B13339">
      <w:r>
        <w:t>times, calls for other planting</w:t>
      </w:r>
    </w:p>
    <w:p w14:paraId="4A23F857" w14:textId="45D98BD4" w:rsidR="000C45A5" w:rsidRDefault="00B13339" w:rsidP="00B13339">
      <w:r>
        <w:t xml:space="preserve">methods. As a result of increased </w:t>
      </w:r>
      <w:proofErr w:type="spellStart"/>
      <w:r>
        <w:t>labour</w:t>
      </w:r>
      <w:proofErr w:type="spellEnd"/>
      <w:r>
        <w:t xml:space="preserve"> cost, planting systems is gradually being replaced by direct sowing in many developing countries (Dawe, 2003; </w:t>
      </w:r>
      <w:proofErr w:type="spellStart"/>
      <w:r>
        <w:t>Naklang</w:t>
      </w:r>
      <w:proofErr w:type="spellEnd"/>
      <w:r>
        <w:t>, et al., 1996).</w:t>
      </w:r>
    </w:p>
    <w:p w14:paraId="45D6116B" w14:textId="2EBA243D" w:rsidR="00B13339" w:rsidRDefault="00B13339" w:rsidP="00B13339">
      <w:r w:rsidRPr="00B13339">
        <w:t xml:space="preserve">The comparatively low paddy yields recorded especially in pre-germinated seed broadcasting methods than seedling transplanting method could have been due to exposure of seeds to pest destruction and weed competition in broadcast conditions. It could be some of these problems of rice broadcasting that </w:t>
      </w:r>
      <w:proofErr w:type="spellStart"/>
      <w:r w:rsidRPr="00B13339">
        <w:t>Damkheong</w:t>
      </w:r>
      <w:proofErr w:type="spellEnd"/>
      <w:r w:rsidRPr="00B13339">
        <w:t>, et al., (1980) indicated,</w:t>
      </w:r>
    </w:p>
    <w:p w14:paraId="18115024" w14:textId="4AF12187" w:rsidR="000C45A5" w:rsidRDefault="00B13339" w:rsidP="00EB1651">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7E319E27" w14:textId="508D27E4" w:rsidR="000C45A5" w:rsidRDefault="000C45A5" w:rsidP="00EB1651"/>
    <w:p w14:paraId="52403B0E" w14:textId="05267124" w:rsidR="000C45A5" w:rsidRDefault="000C45A5" w:rsidP="00EB1651"/>
    <w:p w14:paraId="2ECF1885" w14:textId="59EC60C2" w:rsidR="000C45A5" w:rsidRDefault="000C45A5" w:rsidP="00EB1651"/>
    <w:p w14:paraId="5C48E664" w14:textId="73BB6417" w:rsidR="000C45A5" w:rsidRDefault="000C45A5" w:rsidP="00EB1651"/>
    <w:p w14:paraId="76FBB76B" w14:textId="31B887D2" w:rsidR="000C45A5" w:rsidRDefault="000C45A5" w:rsidP="00EB1651"/>
    <w:p w14:paraId="0F3F5830" w14:textId="0C26D533" w:rsidR="000C45A5" w:rsidRDefault="000C45A5" w:rsidP="00EB1651"/>
    <w:p w14:paraId="48CDBC00" w14:textId="17B227DD" w:rsidR="000C45A5" w:rsidRDefault="000C45A5" w:rsidP="00EB1651"/>
    <w:p w14:paraId="28B0174A" w14:textId="067A28BC" w:rsidR="000C45A5" w:rsidRDefault="000C45A5" w:rsidP="00EB1651"/>
    <w:p w14:paraId="17796647" w14:textId="27556B31" w:rsidR="000C45A5" w:rsidRDefault="000C45A5" w:rsidP="00EB1651"/>
    <w:p w14:paraId="12FDEF86" w14:textId="32DAAE6A" w:rsidR="000C45A5" w:rsidRDefault="000C45A5" w:rsidP="00EB1651"/>
    <w:p w14:paraId="0A61DDF8" w14:textId="678D352E" w:rsidR="000C45A5" w:rsidRDefault="000C45A5" w:rsidP="00EB1651"/>
    <w:p w14:paraId="2F3E077E" w14:textId="79B2482F" w:rsidR="000C45A5" w:rsidRDefault="000C45A5" w:rsidP="00EB1651"/>
    <w:p w14:paraId="478823FE" w14:textId="4CD996EC" w:rsidR="000C45A5" w:rsidRDefault="000C45A5" w:rsidP="00EB1651"/>
    <w:p w14:paraId="527FB8CB" w14:textId="08E13484" w:rsidR="000C45A5" w:rsidRDefault="000C45A5" w:rsidP="00EB1651"/>
    <w:p w14:paraId="42A86D97" w14:textId="52811830" w:rsidR="000C45A5" w:rsidRDefault="000C45A5" w:rsidP="00EB1651"/>
    <w:p w14:paraId="3D89DD94" w14:textId="48902ECB" w:rsidR="000C45A5" w:rsidRDefault="000C45A5" w:rsidP="00EB1651"/>
    <w:p w14:paraId="5E5FF6DD" w14:textId="228E6350" w:rsidR="000C45A5" w:rsidRDefault="000C45A5" w:rsidP="00EB1651"/>
    <w:p w14:paraId="4B84C489" w14:textId="3F7498C2" w:rsidR="000C45A5" w:rsidRDefault="000C45A5" w:rsidP="00EB1651"/>
    <w:p w14:paraId="77150DE9" w14:textId="77777777" w:rsidR="000C45A5" w:rsidRDefault="000C45A5" w:rsidP="00EB1651"/>
    <w:p w14:paraId="26AF2C57" w14:textId="47575BB5" w:rsidR="00543295" w:rsidRDefault="00543295" w:rsidP="00EB1651"/>
    <w:p w14:paraId="7D65FEA0" w14:textId="4CE63217" w:rsidR="00CC5880" w:rsidRDefault="00CC5880" w:rsidP="00EB1651"/>
    <w:p w14:paraId="361C80D6" w14:textId="7E875B78" w:rsidR="00CC5880" w:rsidRDefault="00CC5880" w:rsidP="00EB1651"/>
    <w:p w14:paraId="29CD009C" w14:textId="389D1772" w:rsidR="00CC5880" w:rsidRDefault="00CC5880" w:rsidP="00EB1651"/>
    <w:p w14:paraId="7D9941C8" w14:textId="7B7D9FE5" w:rsidR="00CC5880" w:rsidRDefault="00CC5880" w:rsidP="00EB1651"/>
    <w:p w14:paraId="1D6C1957" w14:textId="5714EFE7" w:rsidR="00CC5880" w:rsidRDefault="00CC5880" w:rsidP="00EB1651"/>
    <w:p w14:paraId="59444DD4" w14:textId="2C6AA0D9" w:rsidR="00CC5880" w:rsidRDefault="00CC5880" w:rsidP="00EB1651"/>
    <w:p w14:paraId="11A96EB7" w14:textId="2C0919B4" w:rsidR="00CC5880" w:rsidRDefault="00CC5880" w:rsidP="00EB1651"/>
    <w:p w14:paraId="742BE335" w14:textId="52B859C5" w:rsidR="00CC5880" w:rsidRDefault="00CC5880" w:rsidP="00EB1651"/>
    <w:p w14:paraId="0558BB9A" w14:textId="3821BF0A" w:rsidR="00CC5880" w:rsidRDefault="00CC5880" w:rsidP="00EB1651"/>
    <w:p w14:paraId="01AAB00A" w14:textId="0C30151A" w:rsidR="00CC5880" w:rsidRDefault="00CC5880" w:rsidP="00EB1651"/>
    <w:p w14:paraId="2BA63308" w14:textId="2200874D" w:rsidR="00CC5880" w:rsidRDefault="00CC5880" w:rsidP="00EB1651"/>
    <w:p w14:paraId="0953518E" w14:textId="5C6C75BC" w:rsidR="00CC5880" w:rsidRDefault="00CC5880" w:rsidP="00EB1651"/>
    <w:p w14:paraId="47ED97E2" w14:textId="77777777" w:rsidR="00CC5880" w:rsidRDefault="00CC5880" w:rsidP="00EB1651"/>
    <w:p w14:paraId="03B7FCCC" w14:textId="77777777" w:rsidR="00EB1651" w:rsidRPr="00EB1651" w:rsidRDefault="00EB1651" w:rsidP="00EB1651"/>
    <w:p w14:paraId="3CF86E3E" w14:textId="330B0706" w:rsidR="00CD19C4" w:rsidRDefault="00CD19C4" w:rsidP="009961C4">
      <w:pPr>
        <w:pStyle w:val="Heading2"/>
        <w:rPr>
          <w:rFonts w:ascii="Times New Roman" w:hAnsi="Times New Roman" w:cs="Times New Roman"/>
          <w:b/>
          <w:color w:val="auto"/>
          <w:sz w:val="40"/>
          <w:szCs w:val="40"/>
        </w:rPr>
      </w:pPr>
      <w:bookmarkStart w:id="11" w:name="_Toc529958338"/>
      <w:r w:rsidRPr="000C45A5">
        <w:rPr>
          <w:rFonts w:ascii="Times New Roman" w:hAnsi="Times New Roman" w:cs="Times New Roman"/>
          <w:b/>
          <w:color w:val="auto"/>
          <w:sz w:val="40"/>
          <w:szCs w:val="40"/>
        </w:rPr>
        <w:lastRenderedPageBreak/>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 xml:space="preserve"> Transplanting of Rice</w:t>
      </w:r>
      <w:bookmarkEnd w:id="11"/>
    </w:p>
    <w:p w14:paraId="49192F85" w14:textId="0FDCE9C9" w:rsidR="000C45A5" w:rsidRPr="00210CC4" w:rsidRDefault="00210CC4" w:rsidP="000C45A5">
      <w:pPr>
        <w:rPr>
          <w:color w:val="FF0000"/>
        </w:rPr>
      </w:pPr>
      <w:r w:rsidRPr="00210CC4">
        <w:t xml:space="preserve">Transplanted crops will mature faster in the production </w:t>
      </w:r>
      <w:proofErr w:type="gramStart"/>
      <w:r w:rsidRPr="00210CC4">
        <w:t>field,</w:t>
      </w:r>
      <w:proofErr w:type="gramEnd"/>
      <w:r w:rsidRPr="00210CC4">
        <w:t xml:space="preserve"> however they will take 5‐10% longer after establishing the nursery to harvest.</w:t>
      </w:r>
      <w:r w:rsidRPr="00210CC4">
        <w:t xml:space="preserve"> </w:t>
      </w:r>
      <w:r w:rsidRPr="00210CC4">
        <w:rPr>
          <w:color w:val="FF0000"/>
        </w:rPr>
        <w:t>Rice Production Manual</w:t>
      </w:r>
    </w:p>
    <w:p w14:paraId="4904910B" w14:textId="77777777" w:rsidR="00C257E4" w:rsidRDefault="00C257E4" w:rsidP="00C257E4">
      <w:r>
        <w:t>Transplanting is widely practiced in most of the Asian</w:t>
      </w:r>
    </w:p>
    <w:p w14:paraId="64FEB26D"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1DC56ED" w14:textId="78A8E284" w:rsidR="000C45A5" w:rsidRDefault="00C257E4" w:rsidP="00C257E4">
      <w:r>
        <w:t>Int. J. Adv. Res. Biol. Sci. (2017). 4(1): 53-57 countries (</w:t>
      </w:r>
      <w:proofErr w:type="spellStart"/>
      <w:r>
        <w:t>Mabbayad</w:t>
      </w:r>
      <w:proofErr w:type="spellEnd"/>
      <w:r>
        <w:t xml:space="preserve"> and </w:t>
      </w:r>
      <w:proofErr w:type="spellStart"/>
      <w:r>
        <w:t>Obordo</w:t>
      </w:r>
      <w:proofErr w:type="spellEnd"/>
      <w:r>
        <w:t>, 1971)</w:t>
      </w:r>
    </w:p>
    <w:p w14:paraId="5F18F30C" w14:textId="53E14CE2" w:rsidR="000C45A5" w:rsidRPr="0002413B" w:rsidRDefault="009A0C97" w:rsidP="000C45A5">
      <w:pPr>
        <w:rPr>
          <w:color w:val="FF0000"/>
        </w:rPr>
      </w:pPr>
      <w:r w:rsidRPr="009A0C97">
        <w:t xml:space="preserve">Transplanting using rice transplanter is a </w:t>
      </w:r>
      <w:proofErr w:type="gramStart"/>
      <w:r w:rsidRPr="009A0C97">
        <w:t>cost effective</w:t>
      </w:r>
      <w:proofErr w:type="gramEnd"/>
      <w:r w:rsidRPr="009A0C97">
        <w:t xml:space="preserve"> technology. It is a promising technology in due to labor shortage during peak period of rice transplanting</w:t>
      </w:r>
      <w:r>
        <w:t xml:space="preserve"> </w:t>
      </w:r>
      <w:r w:rsidR="0002413B" w:rsidRPr="0002413B">
        <w:rPr>
          <w:color w:val="FF0000"/>
        </w:rPr>
        <w:t>Tray soil management</w:t>
      </w:r>
    </w:p>
    <w:p w14:paraId="459435A2" w14:textId="1546CF81" w:rsidR="000C45A5" w:rsidRDefault="00A423FB" w:rsidP="00A423FB">
      <w:r>
        <w:t xml:space="preserve">Due to severe weed problem and grazing in lean season the farmers prefer transplanting than direct sowing of seeds. It is a </w:t>
      </w:r>
      <w:proofErr w:type="spellStart"/>
      <w:r>
        <w:t>labour</w:t>
      </w:r>
      <w:proofErr w:type="spellEnd"/>
      <w:r>
        <w:t xml:space="preserve"> intensive operation which requires 200-250 man-h/ha. During peak season </w:t>
      </w:r>
      <w:proofErr w:type="spellStart"/>
      <w:r>
        <w:t>labourers</w:t>
      </w:r>
      <w:proofErr w:type="spellEnd"/>
      <w:r>
        <w:t xml:space="preserve"> are not available. </w:t>
      </w:r>
      <w:r w:rsidRPr="00A423FB">
        <w:rPr>
          <w:color w:val="FF0000"/>
        </w:rPr>
        <w:t>Status and prospectus</w:t>
      </w:r>
    </w:p>
    <w:p w14:paraId="4F1D2330" w14:textId="77777777" w:rsidR="00B233DC" w:rsidRDefault="00B233DC" w:rsidP="00645C49">
      <w:r w:rsidRPr="00B233DC">
        <w:t xml:space="preserve">The transplanting has number of </w:t>
      </w:r>
      <w:proofErr w:type="gramStart"/>
      <w:r w:rsidRPr="00B233DC">
        <w:t>advantage</w:t>
      </w:r>
      <w:proofErr w:type="gramEnd"/>
      <w:r w:rsidRPr="00B233DC">
        <w:t xml:space="preserve"> over direct sowing, as listed below: </w:t>
      </w:r>
    </w:p>
    <w:p w14:paraId="2AF7D59A" w14:textId="77777777" w:rsidR="00B233DC" w:rsidRDefault="00B233DC" w:rsidP="00645C49">
      <w:r w:rsidRPr="00B233DC">
        <w:t xml:space="preserve">1) The time that a crop occupies the land is reduced by 3-4 weeks. </w:t>
      </w:r>
    </w:p>
    <w:p w14:paraId="6963278A" w14:textId="77777777" w:rsidR="00B233DC" w:rsidRDefault="00B233DC" w:rsidP="00645C49">
      <w:r w:rsidRPr="00B233DC">
        <w:t xml:space="preserve">2) Helps the plant a better start over the weeds. </w:t>
      </w:r>
    </w:p>
    <w:p w14:paraId="7DA1457C" w14:textId="77777777" w:rsidR="00B233DC" w:rsidRDefault="00B233DC" w:rsidP="00645C49">
      <w:r w:rsidRPr="00B233DC">
        <w:t>3) Permits optimum plant spacing, which is critical for higher yield.</w:t>
      </w:r>
    </w:p>
    <w:p w14:paraId="52BF6845" w14:textId="77777777" w:rsidR="00B233DC" w:rsidRDefault="00B233DC" w:rsidP="00645C49">
      <w:r w:rsidRPr="00B233DC">
        <w:t xml:space="preserve"> 4) Ensures uniform maturity of the crop.</w:t>
      </w:r>
    </w:p>
    <w:p w14:paraId="4778A3AA" w14:textId="77777777" w:rsidR="00B233DC" w:rsidRDefault="00B233DC" w:rsidP="00645C49">
      <w:r w:rsidRPr="00B233DC">
        <w:t xml:space="preserve"> 5) Less seed requirement. </w:t>
      </w:r>
    </w:p>
    <w:p w14:paraId="77B86582" w14:textId="7A2B8546" w:rsidR="000C45A5" w:rsidRPr="00645C49" w:rsidRDefault="00B233DC" w:rsidP="00645C49">
      <w:pPr>
        <w:rPr>
          <w:color w:val="C00000"/>
        </w:rPr>
      </w:pPr>
      <w:r w:rsidRPr="00B233DC">
        <w:t xml:space="preserve">6) Facilitate better weeding and intercultural operations. </w:t>
      </w:r>
      <w:r w:rsidR="00645C49" w:rsidRPr="00645C49">
        <w:rPr>
          <w:color w:val="C00000"/>
        </w:rPr>
        <w:t>Development and performance</w:t>
      </w:r>
    </w:p>
    <w:p w14:paraId="3E443E63" w14:textId="0F8430CC" w:rsidR="000C45A5" w:rsidRDefault="000C45A5" w:rsidP="000C45A5"/>
    <w:p w14:paraId="254D94B1" w14:textId="77777777" w:rsidR="00961A1C" w:rsidRDefault="00961A1C" w:rsidP="00961A1C">
      <w:r>
        <w:t>Appropriate nutrient management, proper seed rate at nursery bed and</w:t>
      </w:r>
    </w:p>
    <w:p w14:paraId="5D50CDA3" w14:textId="471ECC30" w:rsidR="000C45A5" w:rsidRDefault="00961A1C" w:rsidP="00961A1C">
      <w:r>
        <w:t xml:space="preserve">then transplanting at suitable age are the key factors to get vigorous stand in main field (Lal and Roy, 1996, </w:t>
      </w:r>
      <w:proofErr w:type="spellStart"/>
      <w:r>
        <w:t>Himeda</w:t>
      </w:r>
      <w:proofErr w:type="spellEnd"/>
      <w:r>
        <w:t>, 1994).</w:t>
      </w:r>
    </w:p>
    <w:p w14:paraId="5E959BAC"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038C3478" w14:textId="3941C6D3" w:rsidR="00961A1C" w:rsidRDefault="00BD5D18" w:rsidP="00961A1C">
      <w:r w:rsidRPr="00BD5D18">
        <w:t xml:space="preserve">Transplanting produced significantly </w:t>
      </w:r>
      <w:proofErr w:type="gramStart"/>
      <w:r w:rsidRPr="00BD5D18">
        <w:t>more</w:t>
      </w:r>
      <w:proofErr w:type="gramEnd"/>
      <w:r w:rsidRPr="00BD5D18">
        <w:t xml:space="preserve"> number of productive tillers per hill, more number of </w:t>
      </w:r>
      <w:proofErr w:type="spellStart"/>
      <w:r w:rsidRPr="00BD5D18">
        <w:t>spikelets</w:t>
      </w:r>
      <w:proofErr w:type="spellEnd"/>
      <w:r w:rsidRPr="00BD5D18">
        <w:t xml:space="preserve"> per panicle than direct sowing but planting method had no effect on </w:t>
      </w:r>
      <w:proofErr w:type="spellStart"/>
      <w:r w:rsidRPr="00BD5D18">
        <w:t>lOOO-grainweight</w:t>
      </w:r>
      <w:proofErr w:type="spellEnd"/>
      <w:r w:rsidRPr="00BD5D18">
        <w:t>.</w:t>
      </w:r>
    </w:p>
    <w:p w14:paraId="25BBB55A" w14:textId="0058A319" w:rsidR="000C45A5" w:rsidRPr="00F90819" w:rsidRDefault="00F90819" w:rsidP="000C45A5">
      <w:pPr>
        <w:rPr>
          <w:color w:val="FF0000"/>
        </w:rPr>
      </w:pPr>
      <w:r w:rsidRPr="00F90819">
        <w:rPr>
          <w:color w:val="FF0000"/>
        </w:rPr>
        <w:t>Identification of quantitative trait loci for yield and yield components in an advanced backcross population derived from the Oryza sativa variety IR64 and the wild relative O-</w:t>
      </w:r>
      <w:proofErr w:type="spellStart"/>
      <w:r w:rsidRPr="00F90819">
        <w:rPr>
          <w:color w:val="FF0000"/>
        </w:rPr>
        <w:t>rufipogon</w:t>
      </w:r>
      <w:proofErr w:type="spellEnd"/>
    </w:p>
    <w:p w14:paraId="1F7232AE" w14:textId="171ED679" w:rsidR="000C45A5" w:rsidRDefault="000C45A5" w:rsidP="000C45A5"/>
    <w:p w14:paraId="1516978F" w14:textId="4108CB7D" w:rsidR="000C45A5" w:rsidRDefault="009C4F1C" w:rsidP="000C45A5">
      <w:r w:rsidRPr="009C4F1C">
        <w:t xml:space="preserve">Although transplanting is the common method of rice production but it is more laborious, cumbersome, time consuming and entails a lot of expenditure on raising nursery, its uprooting, transporting etc., whereas for direct seeding only </w:t>
      </w:r>
      <w:proofErr w:type="gramStart"/>
      <w:r w:rsidRPr="009C4F1C">
        <w:t>two man</w:t>
      </w:r>
      <w:proofErr w:type="gramEnd"/>
      <w:r w:rsidRPr="009C4F1C">
        <w:t xml:space="preserve"> hours are required for the same area (Hashimoto et al., 1976). Careless transplanting by hired </w:t>
      </w:r>
      <w:proofErr w:type="spellStart"/>
      <w:r w:rsidRPr="009C4F1C">
        <w:t>labour</w:t>
      </w:r>
      <w:proofErr w:type="spellEnd"/>
      <w:r w:rsidRPr="009C4F1C">
        <w:t xml:space="preserve"> results in low planting densities in the farmer's field. The scarcity and high cost of farm </w:t>
      </w:r>
      <w:proofErr w:type="spellStart"/>
      <w:r w:rsidRPr="009C4F1C">
        <w:t>labour</w:t>
      </w:r>
      <w:proofErr w:type="spellEnd"/>
      <w:r w:rsidRPr="009C4F1C">
        <w:t xml:space="preserve"> invariably delay transplanting and often lead to the use of aged seedlings (</w:t>
      </w:r>
      <w:proofErr w:type="spellStart"/>
      <w:r w:rsidRPr="009C4F1C">
        <w:t>Santhi</w:t>
      </w:r>
      <w:proofErr w:type="spellEnd"/>
      <w:r w:rsidRPr="009C4F1C">
        <w:t xml:space="preserve"> et' al., 1998).</w:t>
      </w:r>
    </w:p>
    <w:p w14:paraId="097342B8" w14:textId="575CFA9A" w:rsidR="00A36325" w:rsidRDefault="00A36325" w:rsidP="000C45A5">
      <w:r w:rsidRPr="00A36325">
        <w:lastRenderedPageBreak/>
        <w:t>transplanting gave significantly higher paddy yield (2.77 t ha") than direct seeding (2.30</w:t>
      </w:r>
    </w:p>
    <w:p w14:paraId="0D4B90C2" w14:textId="77777777" w:rsidR="00A36325" w:rsidRDefault="00A36325" w:rsidP="00A36325">
      <w:r>
        <w:t>Transplanting produced significantly more productive tillers hiU-1</w:t>
      </w:r>
    </w:p>
    <w:p w14:paraId="2506CC26" w14:textId="5765361F" w:rsidR="00A36325" w:rsidRDefault="00A36325" w:rsidP="00A36325">
      <w:r>
        <w:t>(14.51) than direct seeding (8.30).</w:t>
      </w:r>
    </w:p>
    <w:p w14:paraId="35963EAE" w14:textId="0045FDE1" w:rsidR="00A36325" w:rsidRDefault="00A36325" w:rsidP="00A36325">
      <w:r>
        <w:t xml:space="preserve">Number of </w:t>
      </w:r>
      <w:proofErr w:type="spellStart"/>
      <w:r>
        <w:t>Spikelets</w:t>
      </w:r>
      <w:proofErr w:type="spellEnd"/>
      <w:r>
        <w:t xml:space="preserve"> Per Panicle: The number of </w:t>
      </w:r>
      <w:proofErr w:type="spellStart"/>
      <w:r>
        <w:t>spikelets</w:t>
      </w:r>
      <w:proofErr w:type="spellEnd"/>
      <w:r>
        <w:t xml:space="preserve"> </w:t>
      </w:r>
      <w:proofErr w:type="spellStart"/>
      <w:r>
        <w:t>panicle'l</w:t>
      </w:r>
      <w:proofErr w:type="spellEnd"/>
      <w:r>
        <w:t xml:space="preserve"> was significantly affected by the planting method. Transplanting significantly increased the number of </w:t>
      </w:r>
      <w:proofErr w:type="spellStart"/>
      <w:r>
        <w:t>spikelets</w:t>
      </w:r>
      <w:proofErr w:type="spellEnd"/>
      <w:r>
        <w:t xml:space="preserve"> per panicle over the direct seeding method. The maximum number of </w:t>
      </w:r>
      <w:proofErr w:type="spellStart"/>
      <w:r>
        <w:t>spiekelets</w:t>
      </w:r>
      <w:proofErr w:type="spellEnd"/>
      <w:r>
        <w:t xml:space="preserve"> panicle" obtained using transplanting could be due to sufficient amounts of moisture and nutrients available to the plants due to deep penetration and wide spread of roots at the panicle initiation and flowering stages, which eventually resulted in more panicle bearing and more number of </w:t>
      </w:r>
      <w:proofErr w:type="spellStart"/>
      <w:r>
        <w:t>spikelets</w:t>
      </w:r>
      <w:proofErr w:type="spellEnd"/>
      <w:r>
        <w:t xml:space="preserve"> </w:t>
      </w:r>
      <w:proofErr w:type="spellStart"/>
      <w:proofErr w:type="gramStart"/>
      <w:r>
        <w:t>panicle,l</w:t>
      </w:r>
      <w:proofErr w:type="spellEnd"/>
      <w:r>
        <w:t>.</w:t>
      </w:r>
      <w:proofErr w:type="gramEnd"/>
      <w:r>
        <w:t xml:space="preserve"> The plants in direct sowing method were at disadvantage due to being shallow-rooted and high infestation of weeds which further reduced the availability of moisture and nutrient to the plants.</w:t>
      </w:r>
    </w:p>
    <w:p w14:paraId="163BDFE3" w14:textId="618E1B8F" w:rsidR="00A81059" w:rsidRPr="00B10115" w:rsidRDefault="00B10115" w:rsidP="000C45A5">
      <w:pPr>
        <w:rPr>
          <w:color w:val="FF0000"/>
        </w:rPr>
      </w:pPr>
      <w:r w:rsidRPr="00B10115">
        <w:rPr>
          <w:color w:val="FF0000"/>
        </w:rPr>
        <w:t>Identification of quantitative trait loci for yield and yield components in an advanced backcross population derived from the Oryza sativa variety IR64 and the wild relative O-</w:t>
      </w:r>
      <w:proofErr w:type="spellStart"/>
      <w:r w:rsidRPr="00B10115">
        <w:rPr>
          <w:color w:val="FF0000"/>
        </w:rPr>
        <w:t>rufipogon</w:t>
      </w:r>
      <w:proofErr w:type="spellEnd"/>
    </w:p>
    <w:p w14:paraId="782E70B9" w14:textId="28A75E19" w:rsidR="00A81059" w:rsidRDefault="00A81059" w:rsidP="000C45A5"/>
    <w:p w14:paraId="519B13A5" w14:textId="77777777" w:rsidR="00C257E4" w:rsidRDefault="00C257E4" w:rsidP="000C45A5">
      <w:r w:rsidRPr="00C257E4">
        <w:t>Maximum number of productive tillersm-2 was recorded in direct seeded rice (3.25.89); (365.67); (380.97) followed by transplanted rice (319.27);</w:t>
      </w:r>
      <w:r>
        <w:t xml:space="preserve"> </w:t>
      </w:r>
    </w:p>
    <w:p w14:paraId="394EF4C1" w14:textId="77777777" w:rsidR="00C257E4" w:rsidRPr="00C257E4" w:rsidRDefault="00C257E4" w:rsidP="00C257E4">
      <w:pPr>
        <w:rPr>
          <w:color w:val="000000" w:themeColor="text1"/>
        </w:rPr>
      </w:pPr>
      <w:r w:rsidRPr="00C257E4">
        <w:rPr>
          <w:color w:val="000000" w:themeColor="text1"/>
        </w:rPr>
        <w:t>Transplanting of rice required maximum labor resulting in maximum cost of production however planting was delayed due to labor scarcity. Low plant population is the major cause for</w:t>
      </w:r>
    </w:p>
    <w:p w14:paraId="0BE9A32D" w14:textId="7C2AC469" w:rsidR="00C257E4" w:rsidRDefault="00C257E4" w:rsidP="000C45A5">
      <w:pPr>
        <w:rPr>
          <w:color w:val="000000" w:themeColor="text1"/>
        </w:rPr>
      </w:pPr>
      <w:r w:rsidRPr="00C257E4">
        <w:rPr>
          <w:color w:val="000000" w:themeColor="text1"/>
        </w:rPr>
        <w:t>low rice (Oryza sativa L.) yields in Pakistan which can be optimized using a proper sowing method. It would be advantageous, if transplanting could be substituted by direct seeding of rice which could result in proper plant population. Direct seeded rice is an alternate option to cope with the problems of water and labor scarcity associated with conventional method (</w:t>
      </w:r>
      <w:proofErr w:type="spellStart"/>
      <w:r w:rsidRPr="00C257E4">
        <w:rPr>
          <w:color w:val="000000" w:themeColor="text1"/>
        </w:rPr>
        <w:t>Weerakoon</w:t>
      </w:r>
      <w:proofErr w:type="spellEnd"/>
      <w:r w:rsidRPr="00C257E4">
        <w:rPr>
          <w:color w:val="000000" w:themeColor="text1"/>
        </w:rPr>
        <w:t xml:space="preserve"> et al., 2011).</w:t>
      </w:r>
    </w:p>
    <w:p w14:paraId="0FBDE94F" w14:textId="42329C26" w:rsidR="00C257E4" w:rsidRPr="00C257E4" w:rsidRDefault="00C257E4" w:rsidP="00C257E4">
      <w:pPr>
        <w:rPr>
          <w:color w:val="000000" w:themeColor="text1"/>
        </w:rPr>
      </w:pPr>
      <w:r w:rsidRPr="00C257E4">
        <w:rPr>
          <w:color w:val="000000" w:themeColor="text1"/>
        </w:rPr>
        <w:t>A lot of expenditure is required on raising nursery, its uprooting and</w:t>
      </w:r>
      <w:r>
        <w:rPr>
          <w:color w:val="000000" w:themeColor="text1"/>
        </w:rPr>
        <w:t xml:space="preserve"> </w:t>
      </w:r>
      <w:r w:rsidRPr="00C257E4">
        <w:rPr>
          <w:color w:val="000000" w:themeColor="text1"/>
        </w:rPr>
        <w:t xml:space="preserve">transporting. Whereas for direct seeding, only </w:t>
      </w:r>
      <w:proofErr w:type="gramStart"/>
      <w:r w:rsidRPr="00C257E4">
        <w:rPr>
          <w:color w:val="000000" w:themeColor="text1"/>
        </w:rPr>
        <w:t>two man</w:t>
      </w:r>
      <w:proofErr w:type="gramEnd"/>
      <w:r w:rsidRPr="00C257E4">
        <w:rPr>
          <w:color w:val="000000" w:themeColor="text1"/>
        </w:rPr>
        <w:t xml:space="preserve"> hours are required to sow the same area.</w:t>
      </w:r>
    </w:p>
    <w:p w14:paraId="37D1A658" w14:textId="1B32EE38" w:rsidR="00A81059" w:rsidRPr="00C257E4" w:rsidRDefault="00C257E4" w:rsidP="000C45A5">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75B965EB" w14:textId="41842D8F" w:rsidR="00284E3D" w:rsidRPr="00284E3D" w:rsidRDefault="00284E3D" w:rsidP="00284E3D">
      <w:pPr>
        <w:rPr>
          <w:color w:val="000000" w:themeColor="text1"/>
        </w:rPr>
      </w:pPr>
      <w:r w:rsidRPr="00284E3D">
        <w:rPr>
          <w:color w:val="000000" w:themeColor="text1"/>
        </w:rPr>
        <w:t>Paddy</w:t>
      </w:r>
      <w:r>
        <w:rPr>
          <w:color w:val="000000" w:themeColor="text1"/>
        </w:rPr>
        <w:t xml:space="preserve"> </w:t>
      </w:r>
      <w:r w:rsidRPr="00284E3D">
        <w:rPr>
          <w:color w:val="000000" w:themeColor="text1"/>
        </w:rPr>
        <w:t xml:space="preserve">transplanting by </w:t>
      </w:r>
      <w:proofErr w:type="spellStart"/>
      <w:r w:rsidRPr="00284E3D">
        <w:rPr>
          <w:color w:val="000000" w:themeColor="text1"/>
        </w:rPr>
        <w:t>labour</w:t>
      </w:r>
      <w:proofErr w:type="spellEnd"/>
      <w:r w:rsidRPr="00284E3D">
        <w:rPr>
          <w:color w:val="000000" w:themeColor="text1"/>
        </w:rPr>
        <w:t xml:space="preserve"> results in low and non-uniform plant population due to which crop yields are reduced</w:t>
      </w:r>
    </w:p>
    <w:p w14:paraId="47540408" w14:textId="06D4AAE8" w:rsidR="00A81059" w:rsidRPr="00284E3D" w:rsidRDefault="00284E3D" w:rsidP="00284E3D">
      <w:pPr>
        <w:rPr>
          <w:color w:val="000000" w:themeColor="text1"/>
        </w:rPr>
      </w:pPr>
      <w:r w:rsidRPr="00284E3D">
        <w:rPr>
          <w:color w:val="000000" w:themeColor="text1"/>
        </w:rPr>
        <w:t xml:space="preserve"> (Mahajan et al., 2009).</w:t>
      </w:r>
    </w:p>
    <w:p w14:paraId="0BCE3BCF" w14:textId="01D91865" w:rsidR="00A81059" w:rsidRDefault="00A81059" w:rsidP="000C45A5"/>
    <w:p w14:paraId="51AE7AEB" w14:textId="77777777" w:rsidR="00284E3D" w:rsidRPr="00C257E4" w:rsidRDefault="00284E3D" w:rsidP="00284E3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008983E8" w14:textId="36960B04" w:rsidR="00A81059" w:rsidRDefault="00A81059" w:rsidP="000C45A5"/>
    <w:p w14:paraId="3531579D" w14:textId="49B8B929" w:rsidR="00A81059" w:rsidRPr="00526C0B" w:rsidRDefault="003C15B6" w:rsidP="000C45A5">
      <w:pPr>
        <w:rPr>
          <w:color w:val="FF0000"/>
        </w:rPr>
      </w:pPr>
      <w:r w:rsidRPr="003C15B6">
        <w:t xml:space="preserve">For successful rice production, suitable transplanting </w:t>
      </w:r>
      <w:proofErr w:type="spellStart"/>
      <w:r w:rsidRPr="003C15B6">
        <w:t>densi</w:t>
      </w:r>
      <w:proofErr w:type="spellEnd"/>
      <w:r w:rsidRPr="003C15B6">
        <w:t xml:space="preserve">- ties for optimum </w:t>
      </w:r>
      <w:proofErr w:type="spellStart"/>
      <w:r w:rsidRPr="003C15B6">
        <w:t>tillering</w:t>
      </w:r>
      <w:proofErr w:type="spellEnd"/>
      <w:r w:rsidRPr="003C15B6">
        <w:t xml:space="preserve"> and</w:t>
      </w:r>
      <w:r w:rsidR="00526C0B">
        <w:t xml:space="preserve"> </w:t>
      </w:r>
      <w:r w:rsidR="00526C0B" w:rsidRPr="00526C0B">
        <w:t xml:space="preserve">essential for improving the growth variables re- </w:t>
      </w:r>
      <w:proofErr w:type="spellStart"/>
      <w:r w:rsidR="00526C0B" w:rsidRPr="00526C0B">
        <w:t>sponsible</w:t>
      </w:r>
      <w:proofErr w:type="spellEnd"/>
      <w:r w:rsidR="00526C0B" w:rsidRPr="00526C0B">
        <w:t xml:space="preserve"> for high yield (Ghosh and Singh, 1998). </w:t>
      </w:r>
      <w:proofErr w:type="spellStart"/>
      <w:r w:rsidR="00526C0B" w:rsidRPr="00526C0B">
        <w:rPr>
          <w:color w:val="FF0000"/>
        </w:rPr>
        <w:t>rowth</w:t>
      </w:r>
      <w:proofErr w:type="spellEnd"/>
      <w:r w:rsidR="00526C0B" w:rsidRPr="00526C0B">
        <w:rPr>
          <w:color w:val="FF0000"/>
        </w:rPr>
        <w:t xml:space="preserve"> and yield of rice as affected by transplanting dates and seedlings per hill under high temperature of </w:t>
      </w:r>
      <w:proofErr w:type="spellStart"/>
      <w:r w:rsidR="00526C0B" w:rsidRPr="00526C0B">
        <w:rPr>
          <w:color w:val="FF0000"/>
        </w:rPr>
        <w:t>Dera</w:t>
      </w:r>
      <w:proofErr w:type="spellEnd"/>
      <w:r w:rsidR="00526C0B" w:rsidRPr="00526C0B">
        <w:rPr>
          <w:color w:val="FF0000"/>
        </w:rPr>
        <w:t xml:space="preserve"> Ismail Khan, Pakistan.</w:t>
      </w:r>
    </w:p>
    <w:p w14:paraId="7575AAE0" w14:textId="360D0A48" w:rsidR="00A81059" w:rsidRDefault="00B13339" w:rsidP="00B13339">
      <w:r>
        <w:t>Transplanting method recorded the highest average yield because the planting distance ensure air</w:t>
      </w:r>
      <w:r>
        <w:t xml:space="preserve"> </w:t>
      </w:r>
      <w:r>
        <w:t xml:space="preserve">circulation, water and light which are basic factors necessary for photosynthesis (Baloch et al., 2002). </w:t>
      </w:r>
      <w:r>
        <w:lastRenderedPageBreak/>
        <w:t>This is in agreement with reports by IRRI (1984) that transplanting enables optimal spacing, and proper spacing can increase tiller and paddy yield. The</w:t>
      </w:r>
    </w:p>
    <w:p w14:paraId="2D5048FE" w14:textId="1B8B9384" w:rsidR="00B13339" w:rsidRDefault="00B13339" w:rsidP="00B13339">
      <w:r w:rsidRPr="00B13339">
        <w:t xml:space="preserve">in areas where </w:t>
      </w:r>
      <w:proofErr w:type="spellStart"/>
      <w:r w:rsidRPr="00B13339">
        <w:t>labour</w:t>
      </w:r>
      <w:proofErr w:type="spellEnd"/>
      <w:r w:rsidRPr="00B13339">
        <w:t xml:space="preserve"> is found, transplanted rice will produce gross economic return than other methods under upland conditions; and even where </w:t>
      </w:r>
      <w:proofErr w:type="spellStart"/>
      <w:r w:rsidRPr="00B13339">
        <w:t>labour</w:t>
      </w:r>
      <w:proofErr w:type="spellEnd"/>
      <w:r w:rsidRPr="00B13339">
        <w:t xml:space="preserve"> is scarce and costly, transplanting through seedling throwing will give higher yield and income than other methods (</w:t>
      </w:r>
      <w:proofErr w:type="spellStart"/>
      <w:r w:rsidRPr="00B13339">
        <w:t>Manjappa</w:t>
      </w:r>
      <w:proofErr w:type="spellEnd"/>
      <w:r w:rsidRPr="00B13339">
        <w:t xml:space="preserve"> and </w:t>
      </w:r>
      <w:proofErr w:type="spellStart"/>
      <w:r w:rsidRPr="00B13339">
        <w:t>Kataraki</w:t>
      </w:r>
      <w:proofErr w:type="spellEnd"/>
      <w:r w:rsidRPr="00B13339">
        <w:t xml:space="preserve">, 2002; </w:t>
      </w:r>
      <w:proofErr w:type="spellStart"/>
      <w:r w:rsidRPr="00B13339">
        <w:t>Sanjitha</w:t>
      </w:r>
      <w:proofErr w:type="spellEnd"/>
      <w:r w:rsidRPr="00B13339">
        <w:t xml:space="preserve"> Rani and </w:t>
      </w:r>
      <w:proofErr w:type="spellStart"/>
      <w:r w:rsidRPr="00B13339">
        <w:t>Jayakiran</w:t>
      </w:r>
      <w:proofErr w:type="spellEnd"/>
      <w:r w:rsidRPr="00B13339">
        <w:t>, 2010).</w:t>
      </w:r>
    </w:p>
    <w:p w14:paraId="503F001E" w14:textId="11A6449E" w:rsidR="00A81059" w:rsidRPr="00B13339" w:rsidRDefault="00B13339" w:rsidP="000C45A5">
      <w:pPr>
        <w:rPr>
          <w:color w:val="FF0000"/>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82D41CD" w14:textId="77777777" w:rsidR="00CC5880" w:rsidRDefault="00CC5880" w:rsidP="00CC5880">
      <w:r>
        <w:t>Manual transplanting of rice seedlings into puddled fields is still widely practiced. Transplanted crops require less seed, are better able to compete against weeds but require much more labor to establish. In areas where labor is becoming a problem, mechanical</w:t>
      </w:r>
    </w:p>
    <w:p w14:paraId="0A83DF3D" w14:textId="2D8A510B" w:rsidR="00A81059" w:rsidRDefault="00CC5880" w:rsidP="00CC5880">
      <w:proofErr w:type="spellStart"/>
      <w:r>
        <w:t>transplanters</w:t>
      </w:r>
      <w:proofErr w:type="spellEnd"/>
      <w:r>
        <w:t xml:space="preserve"> are starting to become popular. The total crop duration for transplanted crops will be 5‐10% longer than a direct seeded crop, although the actual time in the production field is be less. The soil type often determines how soon the seedlings need to be transplanted after final working. In many sandy soils, transplanting has to be undertaken within hours of </w:t>
      </w:r>
      <w:proofErr w:type="spellStart"/>
      <w:r>
        <w:t>fina</w:t>
      </w:r>
      <w:proofErr w:type="spellEnd"/>
    </w:p>
    <w:p w14:paraId="5620AE1F" w14:textId="77777777" w:rsidR="00CC5880" w:rsidRDefault="00CC5880" w:rsidP="00CC5880">
      <w:r>
        <w:t xml:space="preserve">Pulling and transplanting of seedlings is very labor intensive. Depending on soil type, one hectare of rice requires 30 to </w:t>
      </w:r>
      <w:proofErr w:type="gramStart"/>
      <w:r>
        <w:t>40 person</w:t>
      </w:r>
      <w:proofErr w:type="gramEnd"/>
      <w:r>
        <w:t xml:space="preserve"> days to establish. Seedlings are normally hand transplanted 20 ‐25 cm apart, but this distance may be increased or decreased depending on soil fertility and water supply. The range is normally 15 to 30 cm with 2‐3 seedlings placed in each hill.</w:t>
      </w:r>
    </w:p>
    <w:p w14:paraId="2E53E006" w14:textId="3EC4AEBB" w:rsidR="00CC5880" w:rsidRDefault="00CC5880" w:rsidP="00CC5880">
      <w:r>
        <w:t>Mechanical</w:t>
      </w:r>
    </w:p>
    <w:p w14:paraId="2D201CEA" w14:textId="2475DE86" w:rsidR="00A81059" w:rsidRPr="00CC5880" w:rsidRDefault="00CC5880" w:rsidP="000C45A5">
      <w:pPr>
        <w:rPr>
          <w:color w:val="FF0000"/>
        </w:rPr>
      </w:pPr>
      <w:r w:rsidRPr="00CC5880">
        <w:rPr>
          <w:color w:val="FF0000"/>
        </w:rPr>
        <w:t>Rice Production Manual</w:t>
      </w:r>
    </w:p>
    <w:p w14:paraId="1F13C391" w14:textId="54424DEB" w:rsidR="00A81059" w:rsidRDefault="00A81059" w:rsidP="000C45A5"/>
    <w:p w14:paraId="0EB40BB6" w14:textId="2C3208B4" w:rsidR="00A81059" w:rsidRDefault="00A81059" w:rsidP="000C45A5"/>
    <w:p w14:paraId="1684B517" w14:textId="7C23E2B5" w:rsidR="00A81059" w:rsidRDefault="00A81059" w:rsidP="000C45A5"/>
    <w:p w14:paraId="07BD322B" w14:textId="003A4B34" w:rsidR="00A81059" w:rsidRDefault="00A81059" w:rsidP="000C45A5"/>
    <w:p w14:paraId="5763CA7A" w14:textId="2A5B9A31" w:rsidR="00A81059" w:rsidRDefault="00A81059" w:rsidP="000C45A5"/>
    <w:p w14:paraId="173712EF" w14:textId="36DE1917" w:rsidR="00A81059" w:rsidRDefault="00A81059" w:rsidP="000C45A5"/>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5741D271" w:rsidR="00C257E4" w:rsidRDefault="00C257E4"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3"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3"/>
    </w:p>
    <w:p w14:paraId="5C580720" w14:textId="381632DD" w:rsidR="000C45A5" w:rsidRDefault="000C45A5" w:rsidP="000C45A5"/>
    <w:p w14:paraId="46AA12C4" w14:textId="1E6CACA9" w:rsidR="000C45A5" w:rsidRDefault="000C45A5" w:rsidP="000C45A5"/>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7BF42915" w14:textId="77777777" w:rsidR="003B2B29" w:rsidRDefault="003B2B29" w:rsidP="000C45A5"/>
    <w:p w14:paraId="298956CA" w14:textId="77777777" w:rsidR="000C45A5" w:rsidRPr="000C45A5" w:rsidRDefault="000C45A5" w:rsidP="000C45A5"/>
    <w:p w14:paraId="2DCB16B7" w14:textId="044C1E7C" w:rsidR="00CD19C4" w:rsidRDefault="00CD19C4" w:rsidP="009961C4">
      <w:pPr>
        <w:pStyle w:val="Heading3"/>
        <w:rPr>
          <w:rFonts w:ascii="Times New Roman" w:hAnsi="Times New Roman" w:cs="Times New Roman"/>
          <w:b/>
          <w:color w:val="auto"/>
          <w:sz w:val="40"/>
          <w:szCs w:val="40"/>
        </w:rPr>
      </w:pPr>
      <w:bookmarkStart w:id="14"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4"/>
    </w:p>
    <w:p w14:paraId="773A23CE" w14:textId="77777777" w:rsidR="00A81059" w:rsidRPr="00A81059" w:rsidRDefault="00A81059" w:rsidP="00A81059"/>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proofErr w:type="spellStart"/>
      <w:r w:rsidRPr="00535DB9">
        <w:t>Dapog</w:t>
      </w:r>
      <w:proofErr w:type="spellEnd"/>
      <w:r w:rsidRPr="00535DB9">
        <w:t xml:space="preserve">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lastRenderedPageBreak/>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216247B4" w:rsidR="000C45A5" w:rsidRDefault="007D23A8" w:rsidP="007D23A8">
      <w:r w:rsidRPr="007D23A8">
        <w:t>Rice researchers regarded</w:t>
      </w:r>
      <w:r>
        <w:t xml:space="preserve"> lower plant population as one of the major constraints in enhancing rice production in the area. In order to solve this problem and increasing plant population in rice fields, the Agricultural Department of the Punjab and Farm Machinery Institute of Pakistan Agricultural Research Council are trying to </w:t>
      </w:r>
      <w:proofErr w:type="spellStart"/>
      <w:r>
        <w:t>popularising</w:t>
      </w:r>
      <w:proofErr w:type="spellEnd"/>
      <w:r>
        <w:t xml:space="preserve"> the use of mechanical rice </w:t>
      </w:r>
      <w:proofErr w:type="spellStart"/>
      <w:r>
        <w:t>transplanters</w:t>
      </w:r>
      <w:proofErr w:type="spellEnd"/>
      <w:r>
        <w:t xml:space="preserve"> in this zone. Presently,</w:t>
      </w:r>
    </w:p>
    <w:p w14:paraId="1CC87DCC" w14:textId="77777777" w:rsidR="000406A1" w:rsidRDefault="000406A1" w:rsidP="000406A1">
      <w:r>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28ECD01" w14:textId="77777777" w:rsidR="000406A1" w:rsidRDefault="000406A1" w:rsidP="000406A1">
      <w:r>
        <w:t>very precisely levelled paddy</w:t>
      </w:r>
    </w:p>
    <w:p w14:paraId="4A508C01" w14:textId="4B5B8DA8" w:rsidR="000C45A5" w:rsidRDefault="000406A1" w:rsidP="000406A1">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1FE4C0F9"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6FE6CC43" w14:textId="0C7C8ED9" w:rsidR="000C45A5" w:rsidRDefault="00F2782A" w:rsidP="00F2782A">
      <w:r>
        <w:t xml:space="preserve">Mechanical transplanting (MT) of rice is considered as a feasible option </w:t>
      </w:r>
      <w:proofErr w:type="spellStart"/>
      <w:r>
        <w:t>tominimize</w:t>
      </w:r>
      <w:proofErr w:type="spellEnd"/>
      <w:r>
        <w:t xml:space="preserve"> huge </w:t>
      </w:r>
      <w:proofErr w:type="spellStart"/>
      <w:r>
        <w:t>labour</w:t>
      </w:r>
      <w:proofErr w:type="spellEnd"/>
      <w:r>
        <w:t xml:space="preserve"> use with timeliness cultivation in rice.</w:t>
      </w:r>
    </w:p>
    <w:p w14:paraId="6EB1110B" w14:textId="77777777" w:rsidR="00A81059" w:rsidRDefault="00A81059" w:rsidP="00A81059">
      <w:r>
        <w:t>MT of rice is the process of transplanting young seedlings, which have</w:t>
      </w:r>
    </w:p>
    <w:p w14:paraId="19E7BFB8" w14:textId="77777777" w:rsidR="00A81059" w:rsidRDefault="00A81059" w:rsidP="00A81059">
      <w:r>
        <w:t xml:space="preserve">been grown in a mat nursery using a rice </w:t>
      </w:r>
      <w:proofErr w:type="spellStart"/>
      <w:r>
        <w:t>transplanter</w:t>
      </w:r>
      <w:proofErr w:type="spellEnd"/>
      <w:r>
        <w:t xml:space="preserve"> (Joseph et al., 2015). In conventional manual transplanting (CT), 20-30 people are required to transplant 1 ha/day, but 3 people can transplant approximately 2 ha/day using the rice </w:t>
      </w:r>
      <w:proofErr w:type="spellStart"/>
      <w:r>
        <w:t>transplanter</w:t>
      </w:r>
      <w:proofErr w:type="spellEnd"/>
      <w:r>
        <w:t>. The other advantages of MT include uniform spacing, optimum plant density, less transplanting shock and better employment opportunities for rural youth through the development of custom service business. It is also capable of adjusting desired within row space (WRS), per hill seedling number (PHSN) and planting depth (PD0 according to the seedling age (SA), soil type and the level of puddling done in the field.</w:t>
      </w:r>
    </w:p>
    <w:p w14:paraId="2180DBCC" w14:textId="6AB2BEE6" w:rsidR="00A81059" w:rsidRDefault="00A81059" w:rsidP="00A81059">
      <w:r>
        <w:t>Presently,</w:t>
      </w:r>
    </w:p>
    <w:p w14:paraId="445201A9" w14:textId="54BE8DB8" w:rsidR="009863A2" w:rsidRPr="009863A2" w:rsidRDefault="009863A2" w:rsidP="00F2782A">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739DC2E" w14:textId="162E7F08" w:rsidR="000C45A5" w:rsidRDefault="00CC5880" w:rsidP="000C45A5">
      <w:r w:rsidRPr="00CC5880">
        <w:t xml:space="preserve">In Asia, a number of different </w:t>
      </w:r>
      <w:proofErr w:type="spellStart"/>
      <w:r w:rsidRPr="00CC5880">
        <w:t>transplanters</w:t>
      </w:r>
      <w:proofErr w:type="spellEnd"/>
      <w:r w:rsidRPr="00CC5880">
        <w:t xml:space="preserve"> are now being used to establish rice crops. Machines are manufactured in China, Japan, Korea and Taiwan with varying levels of complexity. Machines range in size from a two‐row, walk‐behind models to eight‐row, ride‐on models. Land must be well prepared for machine transplanting. The soil needs to be level and have sufficient bearing strength to carry the machine and support the planted seedlings. Fields may need to be drained one or two days longer than they are for hand transplanting to stop seedlings floating. Most mechanical </w:t>
      </w:r>
      <w:proofErr w:type="spellStart"/>
      <w:r w:rsidRPr="00CC5880">
        <w:t>transplanters</w:t>
      </w:r>
      <w:proofErr w:type="spellEnd"/>
      <w:r w:rsidRPr="00CC5880">
        <w:t xml:space="preserve"> place seedlings in rows either 20‐30 cm apart with in‐row spacing determined by ground speed or head speed of the </w:t>
      </w:r>
      <w:proofErr w:type="spellStart"/>
      <w:r w:rsidRPr="00CC5880">
        <w:t>tra</w:t>
      </w:r>
      <w:proofErr w:type="spellEnd"/>
    </w:p>
    <w:p w14:paraId="5406B6DA" w14:textId="77777777" w:rsidR="00CC5880" w:rsidRPr="00CC5880" w:rsidRDefault="00CC5880" w:rsidP="00CC5880">
      <w:pPr>
        <w:rPr>
          <w:color w:val="FF0000"/>
        </w:rPr>
      </w:pPr>
      <w:r w:rsidRPr="00CC5880">
        <w:rPr>
          <w:color w:val="FF0000"/>
        </w:rPr>
        <w:t>Rice Production Manual</w:t>
      </w:r>
    </w:p>
    <w:p w14:paraId="4C533ABB" w14:textId="4C3A5D43" w:rsidR="000C45A5" w:rsidRDefault="000C45A5" w:rsidP="000C45A5">
      <w:bookmarkStart w:id="15" w:name="_GoBack"/>
      <w:bookmarkEnd w:id="15"/>
    </w:p>
    <w:p w14:paraId="7618B245" w14:textId="31299B07" w:rsidR="000C45A5" w:rsidRDefault="000C45A5" w:rsidP="000C45A5"/>
    <w:p w14:paraId="242D3C21" w14:textId="1D5E08D7" w:rsidR="000C45A5" w:rsidRDefault="000C45A5" w:rsidP="000C45A5"/>
    <w:p w14:paraId="3B85E8C9" w14:textId="12426EE5" w:rsidR="000C45A5" w:rsidRDefault="000C45A5" w:rsidP="000C45A5"/>
    <w:p w14:paraId="19A513C5" w14:textId="2A09ACDE" w:rsidR="000C45A5" w:rsidRDefault="000C45A5" w:rsidP="000C45A5"/>
    <w:p w14:paraId="503995FE" w14:textId="53231BE0" w:rsidR="000C45A5" w:rsidRDefault="000C45A5" w:rsidP="000C45A5"/>
    <w:p w14:paraId="04F13F9D" w14:textId="6129E546" w:rsidR="000C45A5" w:rsidRDefault="000C45A5" w:rsidP="000C45A5"/>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34F53634" w:rsidR="000C45A5" w:rsidRDefault="000C45A5" w:rsidP="000C45A5"/>
    <w:p w14:paraId="3E2D2AAE" w14:textId="65CB1B1E" w:rsidR="00A81059" w:rsidRDefault="00A81059" w:rsidP="000C45A5"/>
    <w:p w14:paraId="3BDC39CC" w14:textId="0AA2102B" w:rsidR="00A81059" w:rsidRDefault="00A81059" w:rsidP="000C45A5"/>
    <w:p w14:paraId="0652F8EC" w14:textId="38242B29" w:rsidR="00A81059" w:rsidRDefault="00A81059" w:rsidP="000C45A5"/>
    <w:p w14:paraId="5E988AED" w14:textId="1D16876F" w:rsidR="00A81059" w:rsidRDefault="00A81059" w:rsidP="000C45A5"/>
    <w:p w14:paraId="04565EEE" w14:textId="00848D62" w:rsidR="00A81059" w:rsidRDefault="00A81059" w:rsidP="000C45A5"/>
    <w:p w14:paraId="78308F90" w14:textId="7A007288" w:rsidR="00A81059" w:rsidRDefault="00A81059" w:rsidP="000C45A5"/>
    <w:p w14:paraId="7E36D472" w14:textId="18812229" w:rsidR="00A81059" w:rsidRDefault="00A81059" w:rsidP="000C45A5"/>
    <w:p w14:paraId="2D084567" w14:textId="315B5756" w:rsidR="00A81059" w:rsidRDefault="00A81059" w:rsidP="000C45A5"/>
    <w:p w14:paraId="18324CB2" w14:textId="5CB502F5" w:rsidR="00A81059" w:rsidRDefault="00A81059" w:rsidP="000C45A5"/>
    <w:p w14:paraId="273F56FC" w14:textId="43F8BD31" w:rsidR="00A81059" w:rsidRDefault="00A81059" w:rsidP="000C45A5"/>
    <w:p w14:paraId="387ECAC1" w14:textId="77777777" w:rsidR="00A81059" w:rsidRDefault="00A81059" w:rsidP="000C45A5"/>
    <w:p w14:paraId="2459C577" w14:textId="602863F1" w:rsidR="000C45A5" w:rsidRDefault="000C45A5" w:rsidP="000C45A5"/>
    <w:p w14:paraId="088F028D" w14:textId="77777777" w:rsidR="0080245B" w:rsidRDefault="0080245B" w:rsidP="000C45A5"/>
    <w:p w14:paraId="7F3CD66B" w14:textId="4E2FA119" w:rsidR="000C45A5" w:rsidRDefault="000C45A5" w:rsidP="000C45A5"/>
    <w:p w14:paraId="14441314" w14:textId="10D22182" w:rsidR="000C45A5" w:rsidRDefault="000C45A5"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6"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1 </w:t>
      </w:r>
      <w:proofErr w:type="spellStart"/>
      <w:r w:rsidRPr="000C45A5">
        <w:rPr>
          <w:rFonts w:ascii="Times New Roman" w:hAnsi="Times New Roman" w:cs="Times New Roman"/>
          <w:b/>
          <w:i w:val="0"/>
          <w:color w:val="auto"/>
          <w:sz w:val="40"/>
          <w:szCs w:val="40"/>
        </w:rPr>
        <w:t>Transplanters</w:t>
      </w:r>
      <w:bookmarkEnd w:id="16"/>
      <w:proofErr w:type="spellEnd"/>
    </w:p>
    <w:p w14:paraId="3805DB6F" w14:textId="77777777" w:rsidR="006A1C14" w:rsidRPr="006A1C14" w:rsidRDefault="006A1C14" w:rsidP="006A1C14"/>
    <w:p w14:paraId="5B8CED9A" w14:textId="7E237EA6" w:rsidR="00A423FB" w:rsidRDefault="006A1C14" w:rsidP="006A1C14">
      <w:proofErr w:type="spellStart"/>
      <w:r>
        <w:lastRenderedPageBreak/>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w:t>
      </w:r>
      <w:proofErr w:type="spellStart"/>
      <w:r w:rsidRPr="00B06EF0">
        <w:rPr>
          <w:rFonts w:ascii="Times New Roman" w:eastAsia="Times New Roman" w:hAnsi="Times New Roman" w:cs="Times New Roman"/>
          <w:color w:val="FF0000"/>
          <w:sz w:val="32"/>
          <w:szCs w:val="32"/>
        </w:rPr>
        <w:t>Transplanters</w:t>
      </w:r>
      <w:proofErr w:type="spellEnd"/>
      <w:r w:rsidRPr="00B06EF0">
        <w:rPr>
          <w:rFonts w:ascii="Times New Roman" w:eastAsia="Times New Roman" w:hAnsi="Times New Roman" w:cs="Times New Roman"/>
          <w:color w:val="FF0000"/>
          <w:sz w:val="32"/>
          <w:szCs w:val="32"/>
        </w:rPr>
        <w:t xml:space="preserve">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 xml:space="preserve">Paddy Transplanter Machine transplanting using rice </w:t>
      </w:r>
      <w:proofErr w:type="spellStart"/>
      <w:r w:rsidRPr="00543295">
        <w:rPr>
          <w:color w:val="000000" w:themeColor="text1"/>
        </w:rPr>
        <w:t>transplanters</w:t>
      </w:r>
      <w:proofErr w:type="spellEnd"/>
      <w:r w:rsidRPr="00543295">
        <w:rPr>
          <w:color w:val="000000" w:themeColor="text1"/>
        </w:rPr>
        <w:t xml:space="preserve">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lastRenderedPageBreak/>
        <w:t>preparation for pre-germination and disease disinfection. About 3 leaf stage and 12 to 15cm 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proofErr w:type="spellStart"/>
      <w:r>
        <w:rPr>
          <w:color w:val="C00000"/>
        </w:rPr>
        <w:t>Transplanters</w:t>
      </w:r>
      <w:proofErr w:type="spellEnd"/>
      <w:r>
        <w:rPr>
          <w:color w:val="C00000"/>
        </w:rPr>
        <w:t xml:space="preserve">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 xml:space="preserve">About the </w:t>
      </w:r>
      <w:proofErr w:type="spellStart"/>
      <w:r w:rsidRPr="004A122D">
        <w:rPr>
          <w:sz w:val="40"/>
          <w:szCs w:val="40"/>
        </w:rPr>
        <w:t>transplanter</w:t>
      </w:r>
      <w:proofErr w:type="spellEnd"/>
      <w:r w:rsidRPr="004A122D">
        <w:rPr>
          <w:sz w:val="40"/>
          <w:szCs w:val="40"/>
        </w:rPr>
        <w:t xml:space="preserve">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7"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37FB0188"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2 Problems with Mechanical Transplanting in Sri Lanka</w:t>
      </w:r>
      <w:bookmarkEnd w:id="17"/>
    </w:p>
    <w:p w14:paraId="59D98FA4" w14:textId="0A686644" w:rsidR="004E5B6E" w:rsidRDefault="004E5B6E" w:rsidP="004E5B6E"/>
    <w:p w14:paraId="6227F074" w14:textId="4AD9FAE5" w:rsidR="004E5B6E" w:rsidRDefault="0093741C" w:rsidP="004E5B6E">
      <w:r w:rsidRPr="0093741C">
        <w:t xml:space="preserve">However, rice </w:t>
      </w:r>
      <w:proofErr w:type="spellStart"/>
      <w:r w:rsidRPr="0093741C">
        <w:t>transplanters</w:t>
      </w:r>
      <w:proofErr w:type="spellEnd"/>
      <w:r w:rsidRPr="0093741C">
        <w:t xml:space="preserve">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 xml:space="preserve">Diffusion Possibilities of Mechanical Rice </w:t>
      </w:r>
      <w:proofErr w:type="spellStart"/>
      <w:r w:rsidRPr="000406A1">
        <w:rPr>
          <w:color w:val="FF0000"/>
        </w:rPr>
        <w:t>Transplanters</w:t>
      </w:r>
      <w:proofErr w:type="spellEnd"/>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 xml:space="preserve">This implies that a significant increase in paddy production can take place by wide spread adoption of mechanical </w:t>
      </w:r>
      <w:proofErr w:type="spellStart"/>
      <w:r w:rsidRPr="003E1EB7">
        <w:rPr>
          <w:rFonts w:ascii="Times New Roman" w:hAnsi="Times New Roman" w:cs="Times New Roman"/>
          <w:b/>
          <w:sz w:val="24"/>
          <w:szCs w:val="24"/>
        </w:rPr>
        <w:t>transplanters</w:t>
      </w:r>
      <w:proofErr w:type="spellEnd"/>
      <w:r w:rsidRPr="003E1EB7">
        <w:rPr>
          <w:rFonts w:ascii="Times New Roman" w:hAnsi="Times New Roman" w:cs="Times New Roman"/>
          <w:b/>
          <w:sz w:val="24"/>
          <w:szCs w:val="24"/>
        </w:rPr>
        <w:t xml:space="preserve">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Problems in nursery preparation, selecting suitable varieties and appropriate planting spaces have been reported and a trend in giving up the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in rice cultivation has been observed. Studies on efficient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77777777" w:rsidR="00132602" w:rsidRDefault="00132602" w:rsidP="00B646B0">
      <w:pPr>
        <w:spacing w:line="360" w:lineRule="auto"/>
        <w:rPr>
          <w:rFonts w:ascii="Times New Roman" w:hAnsi="Times New Roman" w:cs="Times New Roman"/>
          <w:b/>
          <w:sz w:val="24"/>
          <w:szCs w:val="24"/>
        </w:rPr>
      </w:pPr>
    </w:p>
    <w:p w14:paraId="427157D6" w14:textId="77777777" w:rsidR="00132602" w:rsidRDefault="00132602" w:rsidP="00B646B0">
      <w:pPr>
        <w:spacing w:line="360" w:lineRule="auto"/>
        <w:rPr>
          <w:rFonts w:ascii="Times New Roman" w:hAnsi="Times New Roman" w:cs="Times New Roman"/>
          <w:b/>
          <w:sz w:val="24"/>
          <w:szCs w:val="24"/>
        </w:rPr>
      </w:pPr>
    </w:p>
    <w:p w14:paraId="66EACFA9" w14:textId="0F4F9B6B" w:rsidR="00132602" w:rsidRDefault="00132602" w:rsidP="00B646B0">
      <w:pPr>
        <w:spacing w:line="360" w:lineRule="auto"/>
        <w:rPr>
          <w:rFonts w:ascii="Times New Roman" w:hAnsi="Times New Roman" w:cs="Times New Roman"/>
          <w:b/>
          <w:sz w:val="24"/>
          <w:szCs w:val="24"/>
        </w:rPr>
      </w:pPr>
    </w:p>
    <w:p w14:paraId="7C0A1AEE" w14:textId="2AB80C1B" w:rsidR="00966042" w:rsidRDefault="00966042" w:rsidP="00B646B0">
      <w:pPr>
        <w:spacing w:line="360" w:lineRule="auto"/>
        <w:rPr>
          <w:rFonts w:ascii="Times New Roman" w:hAnsi="Times New Roman" w:cs="Times New Roman"/>
          <w:b/>
          <w:sz w:val="24"/>
          <w:szCs w:val="24"/>
        </w:rPr>
      </w:pPr>
    </w:p>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r w:rsidRPr="009961C4">
        <w:rPr>
          <w:rFonts w:ascii="Times New Roman" w:hAnsi="Times New Roman" w:cs="Times New Roman"/>
          <w:b/>
          <w:sz w:val="24"/>
          <w:szCs w:val="24"/>
        </w:rPr>
        <w:lastRenderedPageBreak/>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 xml:space="preserve">Transplanting shock was also higher in older seedlings grown with high seed rate due the more root damage during up- rooting, as separation of seedlings caused maximum root </w:t>
      </w:r>
      <w:r w:rsidRPr="001B49CD">
        <w:rPr>
          <w:rFonts w:ascii="Times New Roman" w:hAnsi="Times New Roman" w:cs="Times New Roman"/>
          <w:b/>
          <w:sz w:val="24"/>
          <w:szCs w:val="24"/>
        </w:rPr>
        <w:lastRenderedPageBreak/>
        <w:t>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t>Rice Production Manual</w:t>
      </w:r>
    </w:p>
    <w:p w14:paraId="33D8EF03" w14:textId="24560A47" w:rsidR="00A81059" w:rsidRDefault="00A81059" w:rsidP="00B646B0">
      <w:pPr>
        <w:spacing w:line="360" w:lineRule="auto"/>
        <w:rPr>
          <w:rFonts w:ascii="Times New Roman" w:hAnsi="Times New Roman" w:cs="Times New Roman"/>
          <w:b/>
          <w:sz w:val="24"/>
          <w:szCs w:val="24"/>
        </w:rPr>
      </w:pPr>
    </w:p>
    <w:p w14:paraId="13D50483" w14:textId="6E1ACA56" w:rsidR="00A81059" w:rsidRDefault="00A81059" w:rsidP="00B646B0">
      <w:pPr>
        <w:spacing w:line="360" w:lineRule="auto"/>
        <w:rPr>
          <w:rFonts w:ascii="Times New Roman" w:hAnsi="Times New Roman" w:cs="Times New Roman"/>
          <w:b/>
          <w:sz w:val="24"/>
          <w:szCs w:val="24"/>
        </w:rPr>
      </w:pPr>
    </w:p>
    <w:p w14:paraId="14D140A7" w14:textId="3AAA0070" w:rsidR="00A81059" w:rsidRDefault="00A81059" w:rsidP="00B646B0">
      <w:pPr>
        <w:spacing w:line="360" w:lineRule="auto"/>
        <w:rPr>
          <w:rFonts w:ascii="Times New Roman" w:hAnsi="Times New Roman" w:cs="Times New Roman"/>
          <w:b/>
          <w:sz w:val="24"/>
          <w:szCs w:val="24"/>
        </w:rPr>
      </w:pPr>
    </w:p>
    <w:p w14:paraId="26DFA440" w14:textId="6CAD03BD" w:rsidR="00A81059" w:rsidRDefault="00A81059" w:rsidP="00B646B0">
      <w:pPr>
        <w:spacing w:line="360" w:lineRule="auto"/>
        <w:rPr>
          <w:rFonts w:ascii="Times New Roman" w:hAnsi="Times New Roman" w:cs="Times New Roman"/>
          <w:b/>
          <w:sz w:val="24"/>
          <w:szCs w:val="24"/>
        </w:rPr>
      </w:pPr>
    </w:p>
    <w:p w14:paraId="4475575B" w14:textId="64A514E6" w:rsidR="00A81059" w:rsidRDefault="00A81059" w:rsidP="00B646B0">
      <w:pPr>
        <w:spacing w:line="360" w:lineRule="auto"/>
        <w:rPr>
          <w:rFonts w:ascii="Times New Roman" w:hAnsi="Times New Roman" w:cs="Times New Roman"/>
          <w:b/>
          <w:sz w:val="24"/>
          <w:szCs w:val="24"/>
        </w:rPr>
      </w:pP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lastRenderedPageBreak/>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D583189" w14:textId="7B71168E" w:rsidR="00A81059" w:rsidRDefault="00A81059" w:rsidP="0080245B"/>
    <w:p w14:paraId="3C7B31DC" w14:textId="5D348A87" w:rsidR="00A81059" w:rsidRDefault="00A81059" w:rsidP="0080245B"/>
    <w:p w14:paraId="43B3536E" w14:textId="51947C80" w:rsidR="00A81059" w:rsidRDefault="00A81059" w:rsidP="0080245B"/>
    <w:p w14:paraId="487916A9" w14:textId="68673B44" w:rsidR="00A81059" w:rsidRDefault="00A81059" w:rsidP="0080245B"/>
    <w:p w14:paraId="5B5992CB" w14:textId="16614F97" w:rsidR="00A81059" w:rsidRDefault="00A81059" w:rsidP="0080245B"/>
    <w:p w14:paraId="2E36FF2A" w14:textId="0EE7C7A7" w:rsidR="00A81059" w:rsidRDefault="00A81059" w:rsidP="0080245B"/>
    <w:p w14:paraId="6CE2F987" w14:textId="5A8BA228"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18103361" w14:textId="10E0E3EF" w:rsidR="0080245B" w:rsidRDefault="0080245B" w:rsidP="0080245B"/>
    <w:p w14:paraId="1E94FA1A" w14:textId="5B1C48DC"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lastRenderedPageBreak/>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65103CF6" w14:textId="77777777" w:rsidR="00337D35" w:rsidRDefault="00337D35" w:rsidP="00B646B0">
      <w:pPr>
        <w:spacing w:line="360" w:lineRule="auto"/>
      </w:pPr>
    </w:p>
    <w:p w14:paraId="7A1F5837" w14:textId="1F882374" w:rsidR="0053298F" w:rsidRDefault="0053298F" w:rsidP="00B646B0">
      <w:pPr>
        <w:spacing w:line="360" w:lineRule="auto"/>
      </w:pPr>
    </w:p>
    <w:p w14:paraId="44C4DB27" w14:textId="4F1841FB" w:rsidR="0053298F" w:rsidRDefault="0053298F"/>
    <w:p w14:paraId="328E9E07" w14:textId="77777777" w:rsidR="008458A5" w:rsidRDefault="008458A5" w:rsidP="008458A5"/>
    <w:p w14:paraId="2BF6236D" w14:textId="1CB9DEF2" w:rsidR="0053298F" w:rsidRDefault="0053298F"/>
    <w:p w14:paraId="21AAB54B" w14:textId="0CF75608" w:rsidR="0053298F" w:rsidRDefault="0053298F"/>
    <w:p w14:paraId="07AC201D" w14:textId="7158BCA4" w:rsidR="0080245B" w:rsidRDefault="0080245B"/>
    <w:p w14:paraId="7449E40C" w14:textId="51BEA5F5" w:rsidR="0080245B" w:rsidRDefault="0080245B"/>
    <w:p w14:paraId="19F17CC0" w14:textId="604B95EF" w:rsidR="0080245B" w:rsidRDefault="0080245B"/>
    <w:p w14:paraId="4EC3D6E7" w14:textId="4A183708" w:rsidR="0080245B" w:rsidRDefault="0080245B"/>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2D5748EC" w:rsidR="00CC5880" w:rsidRDefault="00CC5880"/>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F46C2D" w:rsidRDefault="00F46C2D" w:rsidP="00244516">
                            <w:r>
                              <w:t>These experiments were conducted at the Rice Research and</w:t>
                            </w:r>
                          </w:p>
                          <w:p w14:paraId="0C465D6A" w14:textId="5F4EF883" w:rsidR="00F46C2D" w:rsidRDefault="00F46C2D" w:rsidP="00244516">
                            <w:r>
                              <w:t xml:space="preserve">Development Institute, </w:t>
                            </w:r>
                            <w:proofErr w:type="spellStart"/>
                            <w:r>
                              <w:t>Batalagoda</w:t>
                            </w:r>
                            <w:proofErr w:type="spellEnd"/>
                            <w:r>
                              <w:t xml:space="preserve"> situated in LCIZ (IL3) during 2016 </w:t>
                            </w:r>
                            <w:proofErr w:type="spellStart"/>
                            <w:r>
                              <w:t>Yala</w:t>
                            </w:r>
                            <w:proofErr w:type="spellEnd"/>
                            <w:r>
                              <w:t xml:space="preserve"> and 2016/17 </w:t>
                            </w:r>
                            <w:proofErr w:type="spellStart"/>
                            <w:r>
                              <w:t>Maha</w:t>
                            </w:r>
                            <w:proofErr w:type="spellEnd"/>
                            <w:r>
                              <w:t xml:space="preserve"> seasons. Three experiments were designed (</w:t>
                            </w:r>
                            <w:proofErr w:type="spellStart"/>
                            <w:r>
                              <w:t>i</w:t>
                            </w:r>
                            <w:proofErr w:type="spellEnd"/>
                            <w:r>
                              <w:t xml:space="preserve">) to identify varieties suitable for MT compared with CT, (ii) to find out optimum WRS and PHSN and (iii) to identify optimum PD and SA to obtain a vigorous growth and maximum yield in mechanically transplanted rice using Kubota walk-behind type (Model NSP-4W) rice </w:t>
                            </w:r>
                            <w:proofErr w:type="spellStart"/>
                            <w:r>
                              <w:t>transplanter</w:t>
                            </w:r>
                            <w:proofErr w:type="spellEnd"/>
                            <w:r>
                              <w:t xml:space="preserve">. The machine has the adjustment for changing WRS, PHSN and the PD. However, row width (between rows) of the </w:t>
                            </w:r>
                            <w:proofErr w:type="spellStart"/>
                            <w:r>
                              <w:t>transplanter</w:t>
                            </w:r>
                            <w:proofErr w:type="spellEnd"/>
                            <w:r>
                              <w:t xml:space="preserve">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F46C2D" w:rsidRDefault="00F46C2D" w:rsidP="00244516">
                      <w:r>
                        <w:t>These experiments were conducted at the Rice Research and</w:t>
                      </w:r>
                    </w:p>
                    <w:p w14:paraId="0C465D6A" w14:textId="5F4EF883" w:rsidR="00F46C2D" w:rsidRDefault="00F46C2D" w:rsidP="00244516">
                      <w:r>
                        <w:t xml:space="preserve">Development Institute, </w:t>
                      </w:r>
                      <w:proofErr w:type="spellStart"/>
                      <w:r>
                        <w:t>Batalagoda</w:t>
                      </w:r>
                      <w:proofErr w:type="spellEnd"/>
                      <w:r>
                        <w:t xml:space="preserve"> situated in LCIZ (IL3) during 2016 </w:t>
                      </w:r>
                      <w:proofErr w:type="spellStart"/>
                      <w:r>
                        <w:t>Yala</w:t>
                      </w:r>
                      <w:proofErr w:type="spellEnd"/>
                      <w:r>
                        <w:t xml:space="preserve"> and 2016/17 </w:t>
                      </w:r>
                      <w:proofErr w:type="spellStart"/>
                      <w:r>
                        <w:t>Maha</w:t>
                      </w:r>
                      <w:proofErr w:type="spellEnd"/>
                      <w:r>
                        <w:t xml:space="preserve"> seasons. Three experiments were designed (</w:t>
                      </w:r>
                      <w:proofErr w:type="spellStart"/>
                      <w:r>
                        <w:t>i</w:t>
                      </w:r>
                      <w:proofErr w:type="spellEnd"/>
                      <w:r>
                        <w:t xml:space="preserve">) to identify varieties suitable for MT compared with CT, (ii) to find out optimum WRS and PHSN and (iii) to identify optimum PD and SA to obtain a vigorous growth and maximum yield in mechanically transplanted rice using Kubota walk-behind type (Model NSP-4W) rice </w:t>
                      </w:r>
                      <w:proofErr w:type="spellStart"/>
                      <w:r>
                        <w:t>transplanter</w:t>
                      </w:r>
                      <w:proofErr w:type="spellEnd"/>
                      <w:r>
                        <w:t xml:space="preserve">. The machine has the adjustment for changing WRS, PHSN and the PD. However, row width (between rows) of the </w:t>
                      </w:r>
                      <w:proofErr w:type="spellStart"/>
                      <w:r>
                        <w:t>transplanter</w:t>
                      </w:r>
                      <w:proofErr w:type="spellEnd"/>
                      <w:r>
                        <w:t xml:space="preserve">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0B3E51">
      <w:pPr>
        <w:widowControl w:val="0"/>
        <w:autoSpaceDE w:val="0"/>
        <w:autoSpaceDN w:val="0"/>
        <w:adjustRightInd w:val="0"/>
        <w:spacing w:line="240" w:lineRule="auto"/>
        <w:ind w:left="480" w:hanging="480"/>
      </w:pPr>
    </w:p>
    <w:p w14:paraId="34460BE3" w14:textId="13E316DE" w:rsidR="0071690A" w:rsidRDefault="00CC5880" w:rsidP="000B3E51">
      <w:pPr>
        <w:widowControl w:val="0"/>
        <w:autoSpaceDE w:val="0"/>
        <w:autoSpaceDN w:val="0"/>
        <w:adjustRightInd w:val="0"/>
        <w:spacing w:line="240" w:lineRule="auto"/>
        <w:ind w:left="480" w:hanging="480"/>
      </w:pPr>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0B3E51">
      <w:pPr>
        <w:widowControl w:val="0"/>
        <w:autoSpaceDE w:val="0"/>
        <w:autoSpaceDN w:val="0"/>
        <w:adjustRightInd w:val="0"/>
        <w:spacing w:line="240" w:lineRule="auto"/>
        <w:ind w:left="480" w:hanging="480"/>
      </w:pPr>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B046235" w14:textId="5238632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77777777" w:rsidR="007D0702" w:rsidRDefault="007D0702" w:rsidP="000B3E51">
      <w:pPr>
        <w:widowControl w:val="0"/>
        <w:autoSpaceDE w:val="0"/>
        <w:autoSpaceDN w:val="0"/>
        <w:adjustRightInd w:val="0"/>
        <w:spacing w:line="240" w:lineRule="auto"/>
        <w:ind w:left="480" w:hanging="480"/>
      </w:pPr>
    </w:p>
    <w:p w14:paraId="67947134" w14:textId="7CAAE578" w:rsidR="00EB1651" w:rsidRPr="00EB1651" w:rsidRDefault="0053298F" w:rsidP="00EB165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B1651" w:rsidRPr="00EB1651">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44C7B34E"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Annual Report 2017 | Central Bank of Sri Lanka [WWW Document], n.d. URL https://www.cbsl.gov.lk/en/publications/economic-and-financial-reports/annual-reports/annual-report-2017 (accessed 11.6.18).</w:t>
      </w:r>
    </w:p>
    <w:p w14:paraId="3C3681E4"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Columbia, B., Division, A., 2013. Tray Soil Management in Raising Seedlings for Rice Transplanter 7, 2481–2489.</w:t>
      </w:r>
    </w:p>
    <w:p w14:paraId="1221D76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partment of census and statistics, 2016. Paddy statistics 2015/2016 Maha season.</w:t>
      </w:r>
    </w:p>
    <w:p w14:paraId="37516083"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seo, N., 2012. Early Vigor Traits in Selected Upland and Rainfed Lowland Rice (Oryza sativa L.) Genotypes.</w:t>
      </w:r>
    </w:p>
    <w:p w14:paraId="47F0501D"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ushani, A.L., Sandika, S.N., 2009. Growth Performance of Rice Sector : the Present Scenario in Sri Lanka. Trop. Agric. Res. Ext. 12, 71–76.</w:t>
      </w:r>
    </w:p>
    <w:p w14:paraId="693E502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169616C1"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16F3A6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Henegedara GM, 2002. Agricultural Policy reforms in paddy sector in Sri Lanka. An over view. Sri Lankan, J. Agrar. Stud. 10, 26–34.</w:t>
      </w:r>
    </w:p>
    <w:p w14:paraId="1C392CC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anka, I.S., 2008. Appendix 6 : Sri Lanka 100 132–141.</w:t>
      </w:r>
    </w:p>
    <w:p w14:paraId="5877EAF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ouisiana, A., 2009. Plant materials technical note no. 11. Tech. Notes.</w:t>
      </w:r>
    </w:p>
    <w:p w14:paraId="0B7DFEA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lastRenderedPageBreak/>
        <w:t>Mabbayad, B.B. and, Bordo, R.A.O., 1971. Transplanting vs. direct seeding. World Farming 13, 6–7.</w:t>
      </w:r>
    </w:p>
    <w:p w14:paraId="7B9FA00A"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njappa, K., Kataraki, N.G., 2004. Use of Drum Seeder and Transplanter for Increasing Rice Profitability 17.</w:t>
      </w:r>
    </w:p>
    <w:p w14:paraId="35CB89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rambe, B., 2009. WEEDY RICE: EVOLUTION, THREATS, AND MANAGEMENT B. Marambe Department of Crop Science, Faculty of Agriculture, University of Peradeniya, Sri Lanka. Trop. Agric. 157, 0–15.</w:t>
      </w:r>
    </w:p>
    <w:p w14:paraId="5C58AD9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5108B50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Rani, T.S., Jayakiran, K., 2010. Evaluation of different planting techniques for economic feasibility in rice. Electron. J. Environ. Agric. Food Chem. 9(1), 150–153.</w:t>
      </w:r>
    </w:p>
    <w:p w14:paraId="56159D5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Tekrony, D.M., Egli, D.B., 1991. Relationship of seed vigour to crop yield. A Rev. Crop Sci. 31, 816–822.</w:t>
      </w:r>
    </w:p>
    <w:p w14:paraId="1641FD9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rPr>
      </w:pPr>
      <w:r w:rsidRPr="00EB1651">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47D529E" w:rsidR="00B46727" w:rsidRPr="00B46727" w:rsidRDefault="0053298F"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35D9A7" w14:textId="77777777" w:rsidR="00BD75D0" w:rsidRDefault="00BD75D0" w:rsidP="00645C49">
      <w:pPr>
        <w:spacing w:after="0" w:line="240" w:lineRule="auto"/>
      </w:pPr>
      <w:r>
        <w:separator/>
      </w:r>
    </w:p>
  </w:endnote>
  <w:endnote w:type="continuationSeparator" w:id="0">
    <w:p w14:paraId="4E3EC231" w14:textId="77777777" w:rsidR="00BD75D0" w:rsidRDefault="00BD75D0"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D3D873" w14:textId="77777777" w:rsidR="00BD75D0" w:rsidRDefault="00BD75D0" w:rsidP="00645C49">
      <w:pPr>
        <w:spacing w:after="0" w:line="240" w:lineRule="auto"/>
      </w:pPr>
      <w:r>
        <w:separator/>
      </w:r>
    </w:p>
  </w:footnote>
  <w:footnote w:type="continuationSeparator" w:id="0">
    <w:p w14:paraId="00890F48" w14:textId="77777777" w:rsidR="00BD75D0" w:rsidRDefault="00BD75D0"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NK4FAFLPUZ8tAAAA"/>
  </w:docVars>
  <w:rsids>
    <w:rsidRoot w:val="00406D2A"/>
    <w:rsid w:val="000131F2"/>
    <w:rsid w:val="0002413B"/>
    <w:rsid w:val="0002682C"/>
    <w:rsid w:val="00027762"/>
    <w:rsid w:val="000347E8"/>
    <w:rsid w:val="0003751F"/>
    <w:rsid w:val="000406A1"/>
    <w:rsid w:val="00040D48"/>
    <w:rsid w:val="00045962"/>
    <w:rsid w:val="00056EB7"/>
    <w:rsid w:val="0006769A"/>
    <w:rsid w:val="000677D7"/>
    <w:rsid w:val="00082C3E"/>
    <w:rsid w:val="00090004"/>
    <w:rsid w:val="000910CE"/>
    <w:rsid w:val="00092955"/>
    <w:rsid w:val="00097298"/>
    <w:rsid w:val="000B3E51"/>
    <w:rsid w:val="000B54B6"/>
    <w:rsid w:val="000C45A5"/>
    <w:rsid w:val="000C6829"/>
    <w:rsid w:val="000D13C1"/>
    <w:rsid w:val="00132602"/>
    <w:rsid w:val="00141C6F"/>
    <w:rsid w:val="0017285C"/>
    <w:rsid w:val="00182F56"/>
    <w:rsid w:val="001A2E78"/>
    <w:rsid w:val="001A7030"/>
    <w:rsid w:val="001B4291"/>
    <w:rsid w:val="001B49CD"/>
    <w:rsid w:val="00207934"/>
    <w:rsid w:val="00210CC4"/>
    <w:rsid w:val="00212209"/>
    <w:rsid w:val="00213BFC"/>
    <w:rsid w:val="00224AD2"/>
    <w:rsid w:val="00244516"/>
    <w:rsid w:val="00284E3D"/>
    <w:rsid w:val="002B71D8"/>
    <w:rsid w:val="002D36A2"/>
    <w:rsid w:val="002E3803"/>
    <w:rsid w:val="002E65DA"/>
    <w:rsid w:val="00300D9E"/>
    <w:rsid w:val="003137DE"/>
    <w:rsid w:val="00333B63"/>
    <w:rsid w:val="00337D35"/>
    <w:rsid w:val="00343F29"/>
    <w:rsid w:val="003475B3"/>
    <w:rsid w:val="00357BD9"/>
    <w:rsid w:val="00361FB7"/>
    <w:rsid w:val="00371930"/>
    <w:rsid w:val="00381D8F"/>
    <w:rsid w:val="003930DA"/>
    <w:rsid w:val="00395756"/>
    <w:rsid w:val="003A1FA3"/>
    <w:rsid w:val="003A2064"/>
    <w:rsid w:val="003A27E3"/>
    <w:rsid w:val="003B2B29"/>
    <w:rsid w:val="003C15B6"/>
    <w:rsid w:val="003E1EB7"/>
    <w:rsid w:val="003F0DAF"/>
    <w:rsid w:val="00403E6E"/>
    <w:rsid w:val="00406D2A"/>
    <w:rsid w:val="00414042"/>
    <w:rsid w:val="00415F45"/>
    <w:rsid w:val="00420BA9"/>
    <w:rsid w:val="00425730"/>
    <w:rsid w:val="004672AB"/>
    <w:rsid w:val="00467EBC"/>
    <w:rsid w:val="00495C6E"/>
    <w:rsid w:val="004A122D"/>
    <w:rsid w:val="004E4A1F"/>
    <w:rsid w:val="004E5B6E"/>
    <w:rsid w:val="004E62B6"/>
    <w:rsid w:val="00501952"/>
    <w:rsid w:val="005038AE"/>
    <w:rsid w:val="00526C0B"/>
    <w:rsid w:val="0053298F"/>
    <w:rsid w:val="00535DB9"/>
    <w:rsid w:val="00543295"/>
    <w:rsid w:val="00577BB9"/>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C1C52"/>
    <w:rsid w:val="006D25E4"/>
    <w:rsid w:val="006E5B3D"/>
    <w:rsid w:val="0071690A"/>
    <w:rsid w:val="00716ACD"/>
    <w:rsid w:val="00716F04"/>
    <w:rsid w:val="00774C51"/>
    <w:rsid w:val="007941AD"/>
    <w:rsid w:val="007A0936"/>
    <w:rsid w:val="007D0702"/>
    <w:rsid w:val="007D23A8"/>
    <w:rsid w:val="007E3332"/>
    <w:rsid w:val="007E6D8A"/>
    <w:rsid w:val="0080245B"/>
    <w:rsid w:val="008040DD"/>
    <w:rsid w:val="008458A5"/>
    <w:rsid w:val="00866AF3"/>
    <w:rsid w:val="00876A4A"/>
    <w:rsid w:val="00884D6C"/>
    <w:rsid w:val="008A3AD8"/>
    <w:rsid w:val="008B341D"/>
    <w:rsid w:val="008D133D"/>
    <w:rsid w:val="008D6CB1"/>
    <w:rsid w:val="0090407A"/>
    <w:rsid w:val="00906148"/>
    <w:rsid w:val="00920DA3"/>
    <w:rsid w:val="0093031A"/>
    <w:rsid w:val="00935C9A"/>
    <w:rsid w:val="0093741C"/>
    <w:rsid w:val="00953022"/>
    <w:rsid w:val="0096093E"/>
    <w:rsid w:val="00961A1C"/>
    <w:rsid w:val="00964BE5"/>
    <w:rsid w:val="00966042"/>
    <w:rsid w:val="009863A2"/>
    <w:rsid w:val="009961C4"/>
    <w:rsid w:val="009A0C97"/>
    <w:rsid w:val="009A5A61"/>
    <w:rsid w:val="009A604B"/>
    <w:rsid w:val="009B4C91"/>
    <w:rsid w:val="009C4F1C"/>
    <w:rsid w:val="009D0B1A"/>
    <w:rsid w:val="00A019A4"/>
    <w:rsid w:val="00A12887"/>
    <w:rsid w:val="00A308AC"/>
    <w:rsid w:val="00A30F6C"/>
    <w:rsid w:val="00A36325"/>
    <w:rsid w:val="00A423FB"/>
    <w:rsid w:val="00A5665E"/>
    <w:rsid w:val="00A70D92"/>
    <w:rsid w:val="00A80D06"/>
    <w:rsid w:val="00A81059"/>
    <w:rsid w:val="00AA1A34"/>
    <w:rsid w:val="00AC19C1"/>
    <w:rsid w:val="00AC6680"/>
    <w:rsid w:val="00B06EF0"/>
    <w:rsid w:val="00B10115"/>
    <w:rsid w:val="00B108CB"/>
    <w:rsid w:val="00B13339"/>
    <w:rsid w:val="00B233DC"/>
    <w:rsid w:val="00B26039"/>
    <w:rsid w:val="00B46727"/>
    <w:rsid w:val="00B53278"/>
    <w:rsid w:val="00B646B0"/>
    <w:rsid w:val="00B801D7"/>
    <w:rsid w:val="00B91552"/>
    <w:rsid w:val="00B91F29"/>
    <w:rsid w:val="00BB057D"/>
    <w:rsid w:val="00BB712C"/>
    <w:rsid w:val="00BB7E9C"/>
    <w:rsid w:val="00BC6F04"/>
    <w:rsid w:val="00BD06B9"/>
    <w:rsid w:val="00BD31C2"/>
    <w:rsid w:val="00BD5D18"/>
    <w:rsid w:val="00BD75D0"/>
    <w:rsid w:val="00BF36C6"/>
    <w:rsid w:val="00C03E11"/>
    <w:rsid w:val="00C257E4"/>
    <w:rsid w:val="00C46EB2"/>
    <w:rsid w:val="00C7087F"/>
    <w:rsid w:val="00C73D16"/>
    <w:rsid w:val="00C83A0A"/>
    <w:rsid w:val="00C9160C"/>
    <w:rsid w:val="00CA79BD"/>
    <w:rsid w:val="00CC38BF"/>
    <w:rsid w:val="00CC5880"/>
    <w:rsid w:val="00CC64D0"/>
    <w:rsid w:val="00CD19C4"/>
    <w:rsid w:val="00D12807"/>
    <w:rsid w:val="00D37AA9"/>
    <w:rsid w:val="00D40D86"/>
    <w:rsid w:val="00D45BC6"/>
    <w:rsid w:val="00D640CB"/>
    <w:rsid w:val="00D6578F"/>
    <w:rsid w:val="00D80C83"/>
    <w:rsid w:val="00DC0157"/>
    <w:rsid w:val="00DC0FC2"/>
    <w:rsid w:val="00DE53A2"/>
    <w:rsid w:val="00E75E65"/>
    <w:rsid w:val="00E80AAE"/>
    <w:rsid w:val="00E82BCE"/>
    <w:rsid w:val="00E90175"/>
    <w:rsid w:val="00E93DF6"/>
    <w:rsid w:val="00EA3D86"/>
    <w:rsid w:val="00EB1651"/>
    <w:rsid w:val="00ED0CEF"/>
    <w:rsid w:val="00F075F1"/>
    <w:rsid w:val="00F11C01"/>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91948-545B-472E-8C47-A3E00A56A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0</TotalTime>
  <Pages>44</Pages>
  <Words>12314</Words>
  <Characters>70195</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26</cp:revision>
  <dcterms:created xsi:type="dcterms:W3CDTF">2018-11-18T06:18:00Z</dcterms:created>
  <dcterms:modified xsi:type="dcterms:W3CDTF">2018-11-23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